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37FC30" w14:textId="77777777" w:rsidR="001E72CB" w:rsidRDefault="001E72CB" w:rsidP="004B71D8">
      <w:pPr>
        <w:rPr>
          <w:rFonts w:ascii="Times New Roman" w:hAnsi="Times New Roman" w:cs="Times New Roman"/>
          <w:b/>
        </w:rPr>
      </w:pPr>
      <w:r>
        <w:rPr>
          <w:rFonts w:ascii="Times New Roman" w:hAnsi="Times New Roman" w:cs="Times New Roman"/>
          <w:b/>
        </w:rPr>
        <w:t>SPECIFIC AIMS</w:t>
      </w:r>
    </w:p>
    <w:p w14:paraId="68DBFF27" w14:textId="796AE356" w:rsidR="004B71D8" w:rsidRPr="00432F65" w:rsidRDefault="004B71D8" w:rsidP="001E72CB">
      <w:pPr>
        <w:ind w:firstLine="720"/>
        <w:rPr>
          <w:rFonts w:ascii="Times New Roman" w:hAnsi="Times New Roman" w:cs="Times New Roman"/>
        </w:rPr>
      </w:pPr>
      <w:r w:rsidRPr="00432F65">
        <w:rPr>
          <w:rFonts w:ascii="Times New Roman" w:hAnsi="Times New Roman" w:cs="Times New Roman"/>
        </w:rPr>
        <w:t>Considerable work over the past several years provided evidence that treatment refractory gait and balance impairments in Persons with Parkinson’s (PwP) are due to deficits in an Attentional-Motor Interface (AMI) linking basal ganglia, thalamus, subcortical cholinergic projection systems, and their cortical targets.</w:t>
      </w:r>
      <w:r w:rsidR="00616DE7">
        <w:rPr>
          <w:rFonts w:ascii="Times New Roman" w:hAnsi="Times New Roman" w:cs="Times New Roman"/>
        </w:rPr>
        <w:t xml:space="preserve"> </w:t>
      </w:r>
      <w:r w:rsidRPr="00432F65">
        <w:rPr>
          <w:rFonts w:ascii="Times New Roman" w:hAnsi="Times New Roman" w:cs="Times New Roman"/>
        </w:rPr>
        <w:t xml:space="preserve">The work </w:t>
      </w:r>
      <w:r w:rsidR="00AD0C46">
        <w:rPr>
          <w:rFonts w:ascii="Times New Roman" w:hAnsi="Times New Roman" w:cs="Times New Roman"/>
        </w:rPr>
        <w:t>in humans thus far, however,</w:t>
      </w:r>
      <w:r w:rsidRPr="00432F65">
        <w:rPr>
          <w:rFonts w:ascii="Times New Roman" w:hAnsi="Times New Roman" w:cs="Times New Roman"/>
        </w:rPr>
        <w:t xml:space="preserve"> is correlational.</w:t>
      </w:r>
      <w:r w:rsidR="00616DE7">
        <w:rPr>
          <w:rFonts w:ascii="Times New Roman" w:hAnsi="Times New Roman" w:cs="Times New Roman"/>
        </w:rPr>
        <w:t xml:space="preserve"> </w:t>
      </w:r>
      <w:r w:rsidR="002F2621">
        <w:rPr>
          <w:rFonts w:ascii="Times New Roman" w:hAnsi="Times New Roman" w:cs="Times New Roman"/>
        </w:rPr>
        <w:t>Converging lines of evidence from PET imaging of cholinergic integrity and network-based fMRI</w:t>
      </w:r>
      <w:r w:rsidRPr="00432F65">
        <w:rPr>
          <w:rFonts w:ascii="Times New Roman" w:hAnsi="Times New Roman" w:cs="Times New Roman"/>
        </w:rPr>
        <w:t xml:space="preserve"> </w:t>
      </w:r>
      <w:r w:rsidR="002F2621">
        <w:rPr>
          <w:rFonts w:ascii="Times New Roman" w:hAnsi="Times New Roman" w:cs="Times New Roman"/>
        </w:rPr>
        <w:t xml:space="preserve">have </w:t>
      </w:r>
      <w:r w:rsidRPr="00432F65">
        <w:rPr>
          <w:rFonts w:ascii="Times New Roman" w:hAnsi="Times New Roman" w:cs="Times New Roman"/>
        </w:rPr>
        <w:t xml:space="preserve">found that patients with falls and gait freezing </w:t>
      </w:r>
      <w:r w:rsidR="002F2621">
        <w:rPr>
          <w:rFonts w:ascii="Times New Roman" w:hAnsi="Times New Roman" w:cs="Times New Roman"/>
        </w:rPr>
        <w:t xml:space="preserve">have </w:t>
      </w:r>
      <w:r w:rsidRPr="00432F65">
        <w:rPr>
          <w:rFonts w:ascii="Times New Roman" w:hAnsi="Times New Roman" w:cs="Times New Roman"/>
        </w:rPr>
        <w:t>deficits in several AMI nodes.</w:t>
      </w:r>
      <w:r w:rsidR="00616DE7">
        <w:rPr>
          <w:rFonts w:ascii="Times New Roman" w:hAnsi="Times New Roman" w:cs="Times New Roman"/>
        </w:rPr>
        <w:t xml:space="preserve"> </w:t>
      </w:r>
      <w:r w:rsidRPr="00432F65">
        <w:rPr>
          <w:rFonts w:ascii="Times New Roman" w:hAnsi="Times New Roman" w:cs="Times New Roman"/>
        </w:rPr>
        <w:t>Th</w:t>
      </w:r>
      <w:r w:rsidR="002F2621">
        <w:rPr>
          <w:rFonts w:ascii="Times New Roman" w:hAnsi="Times New Roman" w:cs="Times New Roman"/>
        </w:rPr>
        <w:t>ese</w:t>
      </w:r>
      <w:r w:rsidRPr="00432F65">
        <w:rPr>
          <w:rFonts w:ascii="Times New Roman" w:hAnsi="Times New Roman" w:cs="Times New Roman"/>
        </w:rPr>
        <w:t xml:space="preserve"> </w:t>
      </w:r>
      <w:r w:rsidR="00CF07DE" w:rsidRPr="00432F65">
        <w:rPr>
          <w:rFonts w:ascii="Times New Roman" w:hAnsi="Times New Roman" w:cs="Times New Roman"/>
        </w:rPr>
        <w:t>finding</w:t>
      </w:r>
      <w:r w:rsidR="00442197">
        <w:rPr>
          <w:rFonts w:ascii="Times New Roman" w:hAnsi="Times New Roman" w:cs="Times New Roman"/>
        </w:rPr>
        <w:t>s</w:t>
      </w:r>
      <w:r w:rsidR="00CF07DE" w:rsidRPr="00432F65">
        <w:rPr>
          <w:rFonts w:ascii="Times New Roman" w:hAnsi="Times New Roman" w:cs="Times New Roman"/>
        </w:rPr>
        <w:t xml:space="preserve"> and</w:t>
      </w:r>
      <w:r w:rsidR="00AD0C46">
        <w:rPr>
          <w:rFonts w:ascii="Times New Roman" w:hAnsi="Times New Roman" w:cs="Times New Roman"/>
        </w:rPr>
        <w:t xml:space="preserve"> preclinical model work lead</w:t>
      </w:r>
      <w:r w:rsidRPr="00432F65">
        <w:rPr>
          <w:rFonts w:ascii="Times New Roman" w:hAnsi="Times New Roman" w:cs="Times New Roman"/>
        </w:rPr>
        <w:t xml:space="preserve"> to the hypothesis that intact functioning of these nodes plays a compensatory role during the progression of PD until degeneration of cholinergic projections to these AMI nodes unmasks gait dysfunction.</w:t>
      </w:r>
      <w:r w:rsidR="00616DE7">
        <w:rPr>
          <w:rFonts w:ascii="Times New Roman" w:hAnsi="Times New Roman" w:cs="Times New Roman"/>
        </w:rPr>
        <w:t xml:space="preserve"> </w:t>
      </w:r>
      <w:r w:rsidRPr="00432F65">
        <w:rPr>
          <w:rFonts w:ascii="Times New Roman" w:hAnsi="Times New Roman" w:cs="Times New Roman"/>
        </w:rPr>
        <w:t xml:space="preserve">A strong causal test of this hypothesis requires manipulating AMI node functions </w:t>
      </w:r>
      <w:r w:rsidRPr="00432F65">
        <w:rPr>
          <w:rFonts w:ascii="Times New Roman" w:hAnsi="Times New Roman" w:cs="Times New Roman"/>
          <w:i/>
        </w:rPr>
        <w:t>in vivo</w:t>
      </w:r>
      <w:r w:rsidRPr="00432F65">
        <w:rPr>
          <w:rFonts w:ascii="Times New Roman" w:hAnsi="Times New Roman" w:cs="Times New Roman"/>
        </w:rPr>
        <w:t xml:space="preserve"> to examine their impact on behavior</w:t>
      </w:r>
      <w:r w:rsidR="00AD0C46">
        <w:rPr>
          <w:rFonts w:ascii="Times New Roman" w:hAnsi="Times New Roman" w:cs="Times New Roman"/>
        </w:rPr>
        <w:t xml:space="preserve"> and network-level brain activity</w:t>
      </w:r>
      <w:r w:rsidRPr="00432F65">
        <w:rPr>
          <w:rFonts w:ascii="Times New Roman" w:hAnsi="Times New Roman" w:cs="Times New Roman"/>
        </w:rPr>
        <w:t>.</w:t>
      </w:r>
      <w:r w:rsidR="00616DE7">
        <w:rPr>
          <w:rFonts w:ascii="Times New Roman" w:hAnsi="Times New Roman" w:cs="Times New Roman"/>
        </w:rPr>
        <w:t xml:space="preserve"> </w:t>
      </w:r>
      <w:r w:rsidRPr="00432F65">
        <w:rPr>
          <w:rFonts w:ascii="Times New Roman" w:hAnsi="Times New Roman" w:cs="Times New Roman"/>
        </w:rPr>
        <w:t xml:space="preserve">A transcranial magnetic stimulation (TMS) protocol called theta burst stimulation (TBS) allows for transient (~60 min) focal alteration of neuronal activity, providing a causal manipulation approach. </w:t>
      </w:r>
      <w:r w:rsidRPr="00432F65">
        <w:rPr>
          <w:rFonts w:ascii="Times New Roman" w:hAnsi="Times New Roman" w:cs="Times New Roman"/>
          <w:b/>
        </w:rPr>
        <w:t>This proposal uses a multi-modal approach, combining TMS with neuroimaging, to provide causal evidence for the mechanistic role of network interactions between cognitive and motor AMI n</w:t>
      </w:r>
      <w:r w:rsidR="00442197">
        <w:rPr>
          <w:rFonts w:ascii="Times New Roman" w:hAnsi="Times New Roman" w:cs="Times New Roman"/>
          <w:b/>
        </w:rPr>
        <w:t>odes in</w:t>
      </w:r>
      <w:r w:rsidRPr="00432F65">
        <w:rPr>
          <w:rFonts w:ascii="Times New Roman" w:hAnsi="Times New Roman" w:cs="Times New Roman"/>
          <w:b/>
        </w:rPr>
        <w:t xml:space="preserve"> </w:t>
      </w:r>
      <w:r w:rsidR="00AD0C46">
        <w:rPr>
          <w:rFonts w:ascii="Times New Roman" w:hAnsi="Times New Roman" w:cs="Times New Roman"/>
          <w:b/>
        </w:rPr>
        <w:t xml:space="preserve">PwP </w:t>
      </w:r>
      <w:r w:rsidRPr="00432F65">
        <w:rPr>
          <w:rFonts w:ascii="Times New Roman" w:hAnsi="Times New Roman" w:cs="Times New Roman"/>
          <w:b/>
        </w:rPr>
        <w:t>motor deficits.</w:t>
      </w:r>
      <w:r w:rsidRPr="00432F65">
        <w:rPr>
          <w:rFonts w:ascii="Times New Roman" w:hAnsi="Times New Roman" w:cs="Times New Roman"/>
        </w:rPr>
        <w:t xml:space="preserve"> </w:t>
      </w:r>
    </w:p>
    <w:p w14:paraId="394A7380" w14:textId="600FB447" w:rsidR="004B71D8" w:rsidRPr="00432F65" w:rsidRDefault="004B71D8" w:rsidP="001E72CB">
      <w:pPr>
        <w:ind w:firstLine="720"/>
        <w:rPr>
          <w:rFonts w:ascii="Times New Roman" w:hAnsi="Times New Roman" w:cs="Times New Roman"/>
        </w:rPr>
      </w:pPr>
      <w:r w:rsidRPr="00432F65">
        <w:rPr>
          <w:rFonts w:ascii="Times New Roman" w:hAnsi="Times New Roman" w:cs="Times New Roman"/>
          <w:b/>
        </w:rPr>
        <w:t xml:space="preserve">Specific Aim 1: Determine the causal mechanistic role of frontal cortical AMI nodes in the motor function of PwP. </w:t>
      </w:r>
      <w:r w:rsidRPr="00432F65">
        <w:rPr>
          <w:rFonts w:ascii="Times New Roman" w:hAnsi="Times New Roman" w:cs="Times New Roman"/>
        </w:rPr>
        <w:t>Prior work has shown that PwP with falls and/or freezing of gait have dysfunction in cortical cognitive networks of the AMI, including the cingulo-opercular cognitive control network (COCN).</w:t>
      </w:r>
      <w:r w:rsidR="00616DE7">
        <w:rPr>
          <w:rFonts w:ascii="Times New Roman" w:hAnsi="Times New Roman" w:cs="Times New Roman"/>
        </w:rPr>
        <w:t xml:space="preserve"> </w:t>
      </w:r>
      <w:r w:rsidRPr="00432F65">
        <w:rPr>
          <w:rFonts w:ascii="Times New Roman" w:hAnsi="Times New Roman" w:cs="Times New Roman"/>
        </w:rPr>
        <w:t>We will first assess motor function</w:t>
      </w:r>
      <w:r w:rsidR="00986BBB">
        <w:rPr>
          <w:rFonts w:ascii="Times New Roman" w:hAnsi="Times New Roman" w:cs="Times New Roman"/>
        </w:rPr>
        <w:t xml:space="preserve"> </w:t>
      </w:r>
      <w:r w:rsidRPr="00432F65">
        <w:rPr>
          <w:rFonts w:ascii="Times New Roman" w:hAnsi="Times New Roman" w:cs="Times New Roman"/>
        </w:rPr>
        <w:t xml:space="preserve">and COCN integrity via </w:t>
      </w:r>
      <w:r w:rsidR="00986BBB">
        <w:rPr>
          <w:rFonts w:ascii="Times New Roman" w:hAnsi="Times New Roman" w:cs="Times New Roman"/>
        </w:rPr>
        <w:t>both task-based and resting-</w:t>
      </w:r>
      <w:r w:rsidRPr="00432F65">
        <w:rPr>
          <w:rFonts w:ascii="Times New Roman" w:hAnsi="Times New Roman" w:cs="Times New Roman"/>
        </w:rPr>
        <w:t>state functional magnetic resonance imaging (fMRI) scans.</w:t>
      </w:r>
      <w:r w:rsidR="00616DE7">
        <w:rPr>
          <w:rFonts w:ascii="Times New Roman" w:hAnsi="Times New Roman" w:cs="Times New Roman"/>
        </w:rPr>
        <w:t xml:space="preserve"> </w:t>
      </w:r>
      <w:r w:rsidRPr="00432F65">
        <w:rPr>
          <w:rFonts w:ascii="Times New Roman" w:hAnsi="Times New Roman" w:cs="Times New Roman"/>
        </w:rPr>
        <w:t xml:space="preserve">On a subsequent day, we will apply continuous TBS (cTBS) over </w:t>
      </w:r>
      <w:r w:rsidR="00AD0C46">
        <w:rPr>
          <w:rFonts w:ascii="Times New Roman" w:hAnsi="Times New Roman" w:cs="Times New Roman"/>
        </w:rPr>
        <w:t>a</w:t>
      </w:r>
      <w:r w:rsidRPr="00432F65">
        <w:rPr>
          <w:rFonts w:ascii="Times New Roman" w:hAnsi="Times New Roman" w:cs="Times New Roman"/>
        </w:rPr>
        <w:t xml:space="preserve"> COCN node </w:t>
      </w:r>
      <w:r w:rsidR="00AD0C46">
        <w:rPr>
          <w:rFonts w:ascii="Times New Roman" w:hAnsi="Times New Roman" w:cs="Times New Roman"/>
        </w:rPr>
        <w:t>in</w:t>
      </w:r>
      <w:r w:rsidRPr="00432F65">
        <w:rPr>
          <w:rFonts w:ascii="Times New Roman" w:hAnsi="Times New Roman" w:cs="Times New Roman"/>
        </w:rPr>
        <w:t xml:space="preserve"> frontal cortex to transiently disrupt activity in the COCN immediately before undergoing another </w:t>
      </w:r>
      <w:r w:rsidR="00AD0C46">
        <w:rPr>
          <w:rFonts w:ascii="Times New Roman" w:hAnsi="Times New Roman" w:cs="Times New Roman"/>
        </w:rPr>
        <w:t>fMRI</w:t>
      </w:r>
      <w:r w:rsidRPr="00432F65">
        <w:rPr>
          <w:rFonts w:ascii="Times New Roman" w:hAnsi="Times New Roman" w:cs="Times New Roman"/>
        </w:rPr>
        <w:t xml:space="preserve"> session with both cognitive and motor tasks.</w:t>
      </w:r>
      <w:r w:rsidR="00616DE7">
        <w:rPr>
          <w:rFonts w:ascii="Times New Roman" w:hAnsi="Times New Roman" w:cs="Times New Roman"/>
        </w:rPr>
        <w:t xml:space="preserve"> </w:t>
      </w:r>
      <w:r w:rsidRPr="00432F65">
        <w:rPr>
          <w:rFonts w:ascii="Times New Roman" w:hAnsi="Times New Roman" w:cs="Times New Roman"/>
        </w:rPr>
        <w:t>We hypothesize that disrupting activity in these AMI nodes will “unmask” the effects of dopaminergic degeneration, resulting in increased motor dysfunction.</w:t>
      </w:r>
      <w:r w:rsidR="00616DE7">
        <w:rPr>
          <w:rFonts w:ascii="Times New Roman" w:hAnsi="Times New Roman" w:cs="Times New Roman"/>
        </w:rPr>
        <w:t xml:space="preserve"> </w:t>
      </w:r>
      <w:r w:rsidR="002864BD">
        <w:rPr>
          <w:rFonts w:ascii="Times New Roman" w:hAnsi="Times New Roman" w:cs="Times New Roman"/>
        </w:rPr>
        <w:t xml:space="preserve">This effect will be most pronounced in dual-task blocks that combine cognitive and motor task performance. </w:t>
      </w:r>
      <w:r w:rsidRPr="00432F65">
        <w:rPr>
          <w:rFonts w:ascii="Times New Roman" w:hAnsi="Times New Roman" w:cs="Times New Roman"/>
        </w:rPr>
        <w:t>Further, the extent of disruption will be proportional to COCN integrity.</w:t>
      </w:r>
      <w:r w:rsidR="00616DE7">
        <w:rPr>
          <w:rFonts w:ascii="Times New Roman" w:hAnsi="Times New Roman" w:cs="Times New Roman"/>
        </w:rPr>
        <w:t xml:space="preserve"> </w:t>
      </w:r>
      <w:r w:rsidRPr="00432F65">
        <w:rPr>
          <w:rFonts w:ascii="Times New Roman" w:hAnsi="Times New Roman" w:cs="Times New Roman"/>
        </w:rPr>
        <w:t>We expect that patients with relatively strong COCN network strength will display larger behavioral deficits due to COCN disruption.</w:t>
      </w:r>
      <w:r w:rsidR="00616DE7">
        <w:rPr>
          <w:rFonts w:ascii="Times New Roman" w:hAnsi="Times New Roman" w:cs="Times New Roman"/>
        </w:rPr>
        <w:t xml:space="preserve"> </w:t>
      </w:r>
      <w:r w:rsidRPr="00432F65">
        <w:rPr>
          <w:rFonts w:ascii="Times New Roman" w:hAnsi="Times New Roman" w:cs="Times New Roman"/>
        </w:rPr>
        <w:t>In contrast, if motor dysfunction is due to diminished functioning in these cognitive nodes, patients who display minimal network connectivity will have minimal effects of stimulation due to floor effects.</w:t>
      </w:r>
      <w:r w:rsidR="00616DE7">
        <w:rPr>
          <w:rFonts w:ascii="Times New Roman" w:hAnsi="Times New Roman" w:cs="Times New Roman"/>
        </w:rPr>
        <w:t xml:space="preserve"> </w:t>
      </w:r>
      <w:r w:rsidRPr="00432F65">
        <w:rPr>
          <w:rFonts w:ascii="Times New Roman" w:hAnsi="Times New Roman" w:cs="Times New Roman"/>
        </w:rPr>
        <w:t xml:space="preserve">Finally, we expect that stimulation-induced motor dysfunction will coincide with impairments on non-motor measures of attentional/cognitive function. Such a finding would implicate the causal role of the AMI in compensating for motor dysfunction. </w:t>
      </w:r>
    </w:p>
    <w:p w14:paraId="76E3474A" w14:textId="01B96495" w:rsidR="004B71D8" w:rsidRPr="00432F65" w:rsidRDefault="004B71D8" w:rsidP="001E72CB">
      <w:pPr>
        <w:ind w:firstLine="720"/>
        <w:rPr>
          <w:rFonts w:ascii="Times New Roman" w:hAnsi="Times New Roman" w:cs="Times New Roman"/>
        </w:rPr>
      </w:pPr>
      <w:r w:rsidRPr="00432F65">
        <w:rPr>
          <w:rFonts w:ascii="Times New Roman" w:hAnsi="Times New Roman" w:cs="Times New Roman"/>
          <w:b/>
        </w:rPr>
        <w:t xml:space="preserve">Specific Aim 2: Assess whether increasing excitability in frontal cortical AMI nodes can improve motor function. </w:t>
      </w:r>
      <w:r w:rsidR="00AD0C46">
        <w:rPr>
          <w:rFonts w:ascii="Times New Roman" w:hAnsi="Times New Roman" w:cs="Times New Roman"/>
        </w:rPr>
        <w:t>In contrast with c</w:t>
      </w:r>
      <w:r w:rsidRPr="00432F65">
        <w:rPr>
          <w:rFonts w:ascii="Times New Roman" w:hAnsi="Times New Roman" w:cs="Times New Roman"/>
        </w:rPr>
        <w:t>TBS, intermittent TBS (iTBS) has been shown to increase excitability under the site of stimulation and also results in increased network communicat</w:t>
      </w:r>
      <w:r w:rsidR="00442197">
        <w:rPr>
          <w:rFonts w:ascii="Times New Roman" w:hAnsi="Times New Roman" w:cs="Times New Roman"/>
        </w:rPr>
        <w:t>ion as measured with f</w:t>
      </w:r>
      <w:r w:rsidRPr="00432F65">
        <w:rPr>
          <w:rFonts w:ascii="Times New Roman" w:hAnsi="Times New Roman" w:cs="Times New Roman"/>
        </w:rPr>
        <w:t>MRI. We will apply iTBS over frontal cortex in the same cohort of patients as Aim 1 to transiently enhance excitability in the COCN immediately before undergoing cognitive and motor testing during neuroimaging.</w:t>
      </w:r>
      <w:r w:rsidR="00616DE7">
        <w:rPr>
          <w:rFonts w:ascii="Times New Roman" w:hAnsi="Times New Roman" w:cs="Times New Roman"/>
        </w:rPr>
        <w:t xml:space="preserve"> </w:t>
      </w:r>
      <w:r w:rsidRPr="00432F65">
        <w:rPr>
          <w:rFonts w:ascii="Times New Roman" w:hAnsi="Times New Roman" w:cs="Times New Roman"/>
        </w:rPr>
        <w:t>We hypothesize that transient upregulation of activity in these networks via iTBS will enhance per</w:t>
      </w:r>
      <w:r w:rsidR="00442197">
        <w:rPr>
          <w:rFonts w:ascii="Times New Roman" w:hAnsi="Times New Roman" w:cs="Times New Roman"/>
        </w:rPr>
        <w:t>formance on both cognitive</w:t>
      </w:r>
      <w:r w:rsidRPr="00432F65">
        <w:rPr>
          <w:rFonts w:ascii="Times New Roman" w:hAnsi="Times New Roman" w:cs="Times New Roman"/>
        </w:rPr>
        <w:t xml:space="preserve"> and motor tasks.</w:t>
      </w:r>
      <w:r w:rsidR="00616DE7">
        <w:rPr>
          <w:rFonts w:ascii="Times New Roman" w:hAnsi="Times New Roman" w:cs="Times New Roman"/>
        </w:rPr>
        <w:t xml:space="preserve"> </w:t>
      </w:r>
      <w:r w:rsidRPr="00432F65">
        <w:rPr>
          <w:rFonts w:ascii="Times New Roman" w:hAnsi="Times New Roman" w:cs="Times New Roman"/>
        </w:rPr>
        <w:t xml:space="preserve">Such a finding would provide an exciting avenue for therapeutic intervention (see below). </w:t>
      </w:r>
    </w:p>
    <w:p w14:paraId="242C2B53" w14:textId="2EC53945" w:rsidR="004B71D8" w:rsidRPr="00432F65" w:rsidRDefault="004B71D8" w:rsidP="001E72CB">
      <w:pPr>
        <w:ind w:firstLine="720"/>
        <w:rPr>
          <w:rFonts w:ascii="Times New Roman" w:hAnsi="Times New Roman" w:cs="Times New Roman"/>
          <w:b/>
        </w:rPr>
      </w:pPr>
      <w:r w:rsidRPr="00432F65">
        <w:rPr>
          <w:rFonts w:ascii="Times New Roman" w:hAnsi="Times New Roman" w:cs="Times New Roman"/>
          <w:b/>
        </w:rPr>
        <w:t xml:space="preserve">Exploratory Aim </w:t>
      </w:r>
      <w:r w:rsidR="008A1115">
        <w:rPr>
          <w:rFonts w:ascii="Times New Roman" w:hAnsi="Times New Roman" w:cs="Times New Roman"/>
          <w:b/>
        </w:rPr>
        <w:t>1</w:t>
      </w:r>
      <w:r w:rsidRPr="00432F65">
        <w:rPr>
          <w:rFonts w:ascii="Times New Roman" w:hAnsi="Times New Roman" w:cs="Times New Roman"/>
          <w:b/>
        </w:rPr>
        <w:t xml:space="preserve">: Assess </w:t>
      </w:r>
      <w:r w:rsidR="007369D4">
        <w:rPr>
          <w:rFonts w:ascii="Times New Roman" w:hAnsi="Times New Roman" w:cs="Times New Roman"/>
          <w:b/>
        </w:rPr>
        <w:t>the safety and feasibility of</w:t>
      </w:r>
      <w:r w:rsidRPr="00432F65">
        <w:rPr>
          <w:rFonts w:ascii="Times New Roman" w:hAnsi="Times New Roman" w:cs="Times New Roman"/>
          <w:b/>
        </w:rPr>
        <w:t xml:space="preserve"> long-term stimulation of cortical AMI nodes </w:t>
      </w:r>
      <w:r w:rsidR="007369D4">
        <w:rPr>
          <w:rFonts w:ascii="Times New Roman" w:hAnsi="Times New Roman" w:cs="Times New Roman"/>
          <w:b/>
        </w:rPr>
        <w:t>to</w:t>
      </w:r>
      <w:r w:rsidRPr="00432F65">
        <w:rPr>
          <w:rFonts w:ascii="Times New Roman" w:hAnsi="Times New Roman" w:cs="Times New Roman"/>
          <w:b/>
        </w:rPr>
        <w:t xml:space="preserve"> mitigate falls and freezing of gait. </w:t>
      </w:r>
      <w:r w:rsidRPr="00432F65">
        <w:rPr>
          <w:rFonts w:ascii="Times New Roman" w:hAnsi="Times New Roman" w:cs="Times New Roman"/>
        </w:rPr>
        <w:t xml:space="preserve">Repeated iTBS sessions have been an effective treatment for other clinical disorders (such as depression) and have been shown to produce long-lasting (weeks/months) changes in network connectivity and function. After establishing the causal mechanistic role of cortical AMI nodes in Aims 1 and 2, we will bring back a small subset of subjects for a pilot intervention study. These subjects will undergo 5 sessions of iTBS over frontal cortex on </w:t>
      </w:r>
      <w:r w:rsidR="004D7BE8">
        <w:rPr>
          <w:rFonts w:ascii="Times New Roman" w:hAnsi="Times New Roman" w:cs="Times New Roman"/>
        </w:rPr>
        <w:t>consecutive</w:t>
      </w:r>
      <w:r w:rsidRPr="00432F65">
        <w:rPr>
          <w:rFonts w:ascii="Times New Roman" w:hAnsi="Times New Roman" w:cs="Times New Roman"/>
        </w:rPr>
        <w:t xml:space="preserve"> days.</w:t>
      </w:r>
      <w:r w:rsidR="00616DE7">
        <w:rPr>
          <w:rFonts w:ascii="Times New Roman" w:hAnsi="Times New Roman" w:cs="Times New Roman"/>
        </w:rPr>
        <w:t xml:space="preserve"> </w:t>
      </w:r>
      <w:r w:rsidRPr="00432F65">
        <w:rPr>
          <w:rFonts w:ascii="Times New Roman" w:hAnsi="Times New Roman" w:cs="Times New Roman"/>
        </w:rPr>
        <w:t xml:space="preserve">We </w:t>
      </w:r>
      <w:r w:rsidR="00E637C3">
        <w:rPr>
          <w:rFonts w:ascii="Times New Roman" w:hAnsi="Times New Roman" w:cs="Times New Roman"/>
        </w:rPr>
        <w:t xml:space="preserve">anticipate that this </w:t>
      </w:r>
      <w:r w:rsidRPr="00432F65">
        <w:rPr>
          <w:rFonts w:ascii="Times New Roman" w:hAnsi="Times New Roman" w:cs="Times New Roman"/>
        </w:rPr>
        <w:t>extended treatment duration</w:t>
      </w:r>
      <w:r w:rsidR="00E637C3">
        <w:rPr>
          <w:rFonts w:ascii="Times New Roman" w:hAnsi="Times New Roman" w:cs="Times New Roman"/>
        </w:rPr>
        <w:t xml:space="preserve"> will be safe and will not exacerbate PD symptoms.</w:t>
      </w:r>
      <w:r w:rsidR="00616DE7">
        <w:rPr>
          <w:rFonts w:ascii="Times New Roman" w:hAnsi="Times New Roman" w:cs="Times New Roman"/>
        </w:rPr>
        <w:t xml:space="preserve"> </w:t>
      </w:r>
      <w:r w:rsidRPr="00432F65">
        <w:rPr>
          <w:rFonts w:ascii="Times New Roman" w:hAnsi="Times New Roman" w:cs="Times New Roman"/>
        </w:rPr>
        <w:t>This pilot project, if successful, would provide a springboard to a more extensive clinical trial.</w:t>
      </w:r>
    </w:p>
    <w:p w14:paraId="479A4CF7" w14:textId="77777777" w:rsidR="009A4BFC" w:rsidRPr="00432F65" w:rsidRDefault="009A4BFC" w:rsidP="00A809A3">
      <w:pPr>
        <w:rPr>
          <w:rFonts w:ascii="Times New Roman" w:hAnsi="Times New Roman" w:cs="Times New Roman"/>
          <w:i/>
          <w:spacing w:val="-2"/>
        </w:rPr>
      </w:pPr>
    </w:p>
    <w:p w14:paraId="37054218" w14:textId="5E368E57" w:rsidR="009A4BFC" w:rsidRPr="00432F65" w:rsidRDefault="001E72CB" w:rsidP="00A809A3">
      <w:pPr>
        <w:rPr>
          <w:rFonts w:ascii="Times New Roman" w:hAnsi="Times New Roman" w:cs="Times New Roman"/>
          <w:b/>
          <w:spacing w:val="-2"/>
        </w:rPr>
      </w:pPr>
      <w:r>
        <w:rPr>
          <w:rFonts w:ascii="Times New Roman" w:hAnsi="Times New Roman" w:cs="Times New Roman"/>
          <w:b/>
          <w:spacing w:val="-2"/>
        </w:rPr>
        <w:t>SIGNIFICANCE</w:t>
      </w:r>
    </w:p>
    <w:p w14:paraId="684DC4DA" w14:textId="26A02EED" w:rsidR="00803174" w:rsidRPr="00432F65" w:rsidRDefault="004D3248" w:rsidP="001E72CB">
      <w:pPr>
        <w:ind w:firstLine="720"/>
        <w:rPr>
          <w:rFonts w:ascii="Times New Roman" w:hAnsi="Times New Roman" w:cs="Times New Roman"/>
          <w:spacing w:val="-2"/>
        </w:rPr>
      </w:pPr>
      <w:r w:rsidRPr="00432F65">
        <w:rPr>
          <w:rFonts w:ascii="Times New Roman" w:hAnsi="Times New Roman" w:cs="Times New Roman"/>
          <w:spacing w:val="-2"/>
        </w:rPr>
        <w:t xml:space="preserve">Although dopaminergic replacement therapy (DRT) </w:t>
      </w:r>
      <w:r w:rsidR="00C837F3" w:rsidRPr="00432F65">
        <w:rPr>
          <w:rFonts w:ascii="Times New Roman" w:hAnsi="Times New Roman" w:cs="Times New Roman"/>
          <w:spacing w:val="-2"/>
        </w:rPr>
        <w:t>led</w:t>
      </w:r>
      <w:r w:rsidRPr="00432F65">
        <w:rPr>
          <w:rFonts w:ascii="Times New Roman" w:hAnsi="Times New Roman" w:cs="Times New Roman"/>
          <w:spacing w:val="-2"/>
        </w:rPr>
        <w:t xml:space="preserve"> to dramatic improvements in function</w:t>
      </w:r>
      <w:r w:rsidR="003E31B6">
        <w:rPr>
          <w:rFonts w:ascii="Times New Roman" w:hAnsi="Times New Roman" w:cs="Times New Roman"/>
          <w:spacing w:val="-2"/>
        </w:rPr>
        <w:t xml:space="preserve"> for PwP</w:t>
      </w:r>
      <w:r w:rsidRPr="00432F65">
        <w:rPr>
          <w:rFonts w:ascii="Times New Roman" w:hAnsi="Times New Roman" w:cs="Times New Roman"/>
          <w:spacing w:val="-2"/>
        </w:rPr>
        <w:t>, disease progression is marked by morbid non-DRT responsive features.</w:t>
      </w:r>
      <w:r w:rsidR="00616DE7">
        <w:rPr>
          <w:rFonts w:ascii="Times New Roman" w:hAnsi="Times New Roman" w:cs="Times New Roman"/>
          <w:spacing w:val="-2"/>
        </w:rPr>
        <w:t xml:space="preserve"> </w:t>
      </w:r>
      <w:r w:rsidR="00803174" w:rsidRPr="00432F65">
        <w:rPr>
          <w:rFonts w:ascii="Times New Roman" w:hAnsi="Times New Roman" w:cs="Times New Roman"/>
          <w:spacing w:val="-2"/>
        </w:rPr>
        <w:t xml:space="preserve">These DRT-resistant </w:t>
      </w:r>
      <w:r w:rsidR="003725DC">
        <w:rPr>
          <w:rFonts w:ascii="Times New Roman" w:hAnsi="Times New Roman" w:cs="Times New Roman"/>
          <w:spacing w:val="-2"/>
        </w:rPr>
        <w:t>PD features</w:t>
      </w:r>
      <w:r w:rsidR="00803174" w:rsidRPr="00432F65">
        <w:rPr>
          <w:rFonts w:ascii="Times New Roman" w:hAnsi="Times New Roman" w:cs="Times New Roman"/>
          <w:spacing w:val="-2"/>
        </w:rPr>
        <w:t xml:space="preserve"> are identified as major sources of disability by clinicians, caregivers, and PwP. Among the most prominent </w:t>
      </w:r>
      <w:r w:rsidR="003725DC">
        <w:rPr>
          <w:rFonts w:ascii="Times New Roman" w:hAnsi="Times New Roman" w:cs="Times New Roman"/>
          <w:spacing w:val="-2"/>
        </w:rPr>
        <w:t>of these</w:t>
      </w:r>
      <w:r w:rsidR="00803174" w:rsidRPr="00432F65">
        <w:rPr>
          <w:rFonts w:ascii="Times New Roman" w:hAnsi="Times New Roman" w:cs="Times New Roman"/>
          <w:spacing w:val="-2"/>
        </w:rPr>
        <w:t xml:space="preserve"> features </w:t>
      </w:r>
      <w:r w:rsidR="00C837F3" w:rsidRPr="00432F65">
        <w:rPr>
          <w:rFonts w:ascii="Times New Roman" w:hAnsi="Times New Roman" w:cs="Times New Roman"/>
          <w:spacing w:val="-2"/>
        </w:rPr>
        <w:t>are</w:t>
      </w:r>
      <w:r w:rsidR="00803174" w:rsidRPr="00432F65">
        <w:rPr>
          <w:rFonts w:ascii="Times New Roman" w:hAnsi="Times New Roman" w:cs="Times New Roman"/>
          <w:spacing w:val="-2"/>
        </w:rPr>
        <w:t xml:space="preserve"> cognitive impairments and gait disorders such as freezing and falls.</w:t>
      </w:r>
      <w:r w:rsidR="00616DE7">
        <w:rPr>
          <w:rFonts w:ascii="Times New Roman" w:hAnsi="Times New Roman" w:cs="Times New Roman"/>
          <w:spacing w:val="-2"/>
        </w:rPr>
        <w:t xml:space="preserve"> </w:t>
      </w:r>
      <w:r w:rsidR="00803174" w:rsidRPr="00432F65">
        <w:rPr>
          <w:rFonts w:ascii="Times New Roman" w:hAnsi="Times New Roman" w:cs="Times New Roman"/>
          <w:spacing w:val="-2"/>
        </w:rPr>
        <w:t>Gait-balance impairments and falls often lead to placement in extended care facilities and are associated with increased mortality</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5nEwncjT","properties":{"formattedCitation":"\\super 1\\nosupersub{}","plainCitation":"1","noteIndex":0},"citationItems":[{"id":421,"uris":["http://zotero.org/users/local/EdxWKqIa/items/F6QT6UNN"],"uri":["http://zotero.org/users/local/EdxWKqIa/items/F6QT6UNN"],"itemData":{"id":421,"type":"article-journal","abstract":"Background: Parkinson disease is a neurodegenerative disease that affects gait and postural stability, resulting in an increased risk of falling. The purpose of this study was to estimate mortality associated with demographic factors after hip or pelvic (hip/pelvic) fracture in people with Parkinson disease. A secondary goal was to compare the mortality associated with Parkinson disease to that associated with other common medical conditions in patients with hip/pelvic fracture.\nMethods: This was a retrospective observational cohort study of 1,980,401 elderly Medicare beneﬁciaries diagnosed with hip/pelvic fracture from 2000 to 2005 who were identiﬁed with use of the Beneﬁciary Annual Summary File. The race/ ethnicity distribution of the sample was white (93.2%), black (3.8%), Hispanic (1.2%), and Asian (0.6%). Individuals with Parkinson disease (131,215) were identiﬁed with use of outpatient and carrier claims. Cox proportional hazards models were used to estimate the risk of death associated with demographic and clinical variables and to compare mortality after hip/pelvic fracture between patients with Parkinson disease and those with other medical conditions associated with high mortality after hip/pelvic fracture, after adjustment for race/ethnicity, sex, age, and modiﬁed Charlson comorbidity score.\nResults: Among those with Parkinson disease, women had lower mortality after hip/pelvic fracture than men (adjusted hazard ratio [HR] = 0.63, 95% conﬁdence interval [CI]) = 0.62 to 0.64), after adjustment for covariates. Compared with whites, blacks had a higher (HR = 1.12, 95% CI = 1.09 to 1.16) and Hispanics had a lower (HR = 0.87, 95% CI = 0.81 to 0.95) mortality, after adjustment for covariates. Overall, the adjusted mortality rate after hip/pelvic fracture in individuals with Parkinson disease (HR = 2.41, 95% CI = 2.37 to 2.46) was substantially elevated compared with those without the disease, a ﬁnding similar to the increased mortality associated with a diagnosis of dementia (HR = 2.73, 95% CI = 2.68 to 2.79), kidney disease (HR = 2.66, 95% CI = 2.60 to 2.72), and chronic obstructive pulmonary disease (HR = 2.48, 95% CI = 2.43 to 2.53).\nConclusions: Mortality after hip/pelvic fracture in Parkinson disease varies according to demographic factors. Mortality after hip/pelvic fracture is substantially increased among those with Parkinson disease.","container-title":"Journal of Bone and Joint Surgery","DOI":"10.2106/JBJS.L.01317","ISSN":"0021-9355, 1535-1386","issue":"4","language":"en","page":"e27","source":"DOI.org (Crossref)","title":"Relative Mortality in U.S. Medicare Beneficiaries with Parkinson Disease and Hip and Pelvic Fractures","volume":"96","author":[{"family":"Harris-Hayes","given":"Marcie"},{"family":"Willis","given":"Allison W."},{"family":"Klein","given":"Sandra E."},{"family":"Czuppon","given":"Sylvia"},{"family":"Crowner","given":"Beth"},{"family":"Racette","given":"Brad A."}],"issued":{"date-parts":[["2014",2,19]]}},"locator":"-"}],"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w:t>
      </w:r>
      <w:r w:rsidR="006569DE">
        <w:rPr>
          <w:rFonts w:ascii="Times New Roman" w:hAnsi="Times New Roman" w:cs="Times New Roman"/>
          <w:spacing w:val="-2"/>
        </w:rPr>
        <w:fldChar w:fldCharType="end"/>
      </w:r>
      <w:r w:rsidR="00803174" w:rsidRPr="00432F65">
        <w:rPr>
          <w:rFonts w:ascii="Times New Roman" w:hAnsi="Times New Roman" w:cs="Times New Roman"/>
          <w:spacing w:val="-2"/>
        </w:rPr>
        <w:t>.</w:t>
      </w:r>
      <w:r w:rsidR="00616DE7">
        <w:rPr>
          <w:rFonts w:ascii="Times New Roman" w:hAnsi="Times New Roman" w:cs="Times New Roman"/>
          <w:spacing w:val="-2"/>
        </w:rPr>
        <w:t xml:space="preserve"> </w:t>
      </w:r>
    </w:p>
    <w:p w14:paraId="153FAFDF" w14:textId="226EF0C0" w:rsidR="004C0223" w:rsidRPr="00432F65" w:rsidRDefault="00803174" w:rsidP="007B63F6">
      <w:pPr>
        <w:ind w:firstLine="720"/>
        <w:rPr>
          <w:rFonts w:ascii="Times New Roman" w:hAnsi="Times New Roman" w:cs="Times New Roman"/>
          <w:spacing w:val="-2"/>
        </w:rPr>
      </w:pPr>
      <w:r w:rsidRPr="00432F65">
        <w:rPr>
          <w:rFonts w:ascii="Times New Roman" w:hAnsi="Times New Roman" w:cs="Times New Roman"/>
          <w:spacing w:val="-2"/>
        </w:rPr>
        <w:lastRenderedPageBreak/>
        <w:t>Unfortunately, DRT-resistant gait and balance deficits are not the only challenge faced by PwP as the disease progresses.</w:t>
      </w:r>
      <w:r w:rsidR="00616DE7">
        <w:rPr>
          <w:rFonts w:ascii="Times New Roman" w:hAnsi="Times New Roman" w:cs="Times New Roman"/>
          <w:spacing w:val="-2"/>
        </w:rPr>
        <w:t xml:space="preserve"> </w:t>
      </w:r>
      <w:r w:rsidRPr="00432F65">
        <w:rPr>
          <w:rFonts w:ascii="Times New Roman" w:hAnsi="Times New Roman" w:cs="Times New Roman"/>
          <w:spacing w:val="-2"/>
        </w:rPr>
        <w:t>Cognitive function also declines over time</w:t>
      </w:r>
      <w:r w:rsidR="004A3B33" w:rsidRPr="00432F65">
        <w:rPr>
          <w:rFonts w:ascii="Times New Roman" w:hAnsi="Times New Roman" w:cs="Times New Roman"/>
          <w:spacing w:val="-2"/>
        </w:rPr>
        <w:t xml:space="preserve">, </w:t>
      </w:r>
      <w:r w:rsidR="00C837F3" w:rsidRPr="00432F65">
        <w:rPr>
          <w:rFonts w:ascii="Times New Roman" w:hAnsi="Times New Roman" w:cs="Times New Roman"/>
          <w:spacing w:val="-2"/>
        </w:rPr>
        <w:t>often</w:t>
      </w:r>
      <w:r w:rsidRPr="00432F65">
        <w:rPr>
          <w:rFonts w:ascii="Times New Roman" w:hAnsi="Times New Roman" w:cs="Times New Roman"/>
          <w:spacing w:val="-2"/>
        </w:rPr>
        <w:t xml:space="preserve"> progressing to dementia.</w:t>
      </w:r>
      <w:r w:rsidR="00616DE7">
        <w:rPr>
          <w:rFonts w:ascii="Times New Roman" w:hAnsi="Times New Roman" w:cs="Times New Roman"/>
          <w:spacing w:val="-2"/>
        </w:rPr>
        <w:t xml:space="preserve"> </w:t>
      </w:r>
      <w:r w:rsidR="00C837F3" w:rsidRPr="00432F65">
        <w:rPr>
          <w:rFonts w:ascii="Times New Roman" w:hAnsi="Times New Roman" w:cs="Times New Roman"/>
          <w:spacing w:val="-2"/>
        </w:rPr>
        <w:t>C</w:t>
      </w:r>
      <w:r w:rsidRPr="00432F65">
        <w:rPr>
          <w:rFonts w:ascii="Times New Roman" w:hAnsi="Times New Roman" w:cs="Times New Roman"/>
          <w:spacing w:val="-2"/>
        </w:rPr>
        <w:t xml:space="preserve">ognitive impairment and </w:t>
      </w:r>
      <w:r w:rsidR="00E637C3">
        <w:rPr>
          <w:rFonts w:ascii="Times New Roman" w:hAnsi="Times New Roman" w:cs="Times New Roman"/>
          <w:spacing w:val="-2"/>
        </w:rPr>
        <w:t>motor dysfunction</w:t>
      </w:r>
      <w:r w:rsidRPr="00432F65">
        <w:rPr>
          <w:rFonts w:ascii="Times New Roman" w:hAnsi="Times New Roman" w:cs="Times New Roman"/>
          <w:spacing w:val="-2"/>
        </w:rPr>
        <w:t xml:space="preserve"> are not simply advancing in isolation.</w:t>
      </w:r>
      <w:r w:rsidR="00616DE7">
        <w:rPr>
          <w:rFonts w:ascii="Times New Roman" w:hAnsi="Times New Roman" w:cs="Times New Roman"/>
          <w:spacing w:val="-2"/>
        </w:rPr>
        <w:t xml:space="preserve"> </w:t>
      </w:r>
      <w:r w:rsidRPr="00432F65">
        <w:rPr>
          <w:rFonts w:ascii="Times New Roman" w:hAnsi="Times New Roman" w:cs="Times New Roman"/>
          <w:spacing w:val="-2"/>
        </w:rPr>
        <w:t>Control of gait and balance requires extensive integration of cognitive, motor, and sensory functions.</w:t>
      </w:r>
      <w:r w:rsidR="00616DE7">
        <w:rPr>
          <w:rFonts w:ascii="Times New Roman" w:hAnsi="Times New Roman" w:cs="Times New Roman"/>
          <w:spacing w:val="-2"/>
        </w:rPr>
        <w:t xml:space="preserve"> </w:t>
      </w:r>
      <w:r w:rsidR="003725DC">
        <w:rPr>
          <w:rFonts w:ascii="Times New Roman" w:hAnsi="Times New Roman" w:cs="Times New Roman"/>
          <w:spacing w:val="-2"/>
        </w:rPr>
        <w:t>Accumulating evidence</w:t>
      </w:r>
      <w:r w:rsidR="00541FF4" w:rsidRPr="00432F65">
        <w:rPr>
          <w:rFonts w:ascii="Times New Roman" w:hAnsi="Times New Roman" w:cs="Times New Roman"/>
          <w:spacing w:val="-2"/>
        </w:rPr>
        <w:t xml:space="preserve"> suggests that </w:t>
      </w:r>
      <w:r w:rsidR="00E637C3">
        <w:rPr>
          <w:rFonts w:ascii="Times New Roman" w:hAnsi="Times New Roman" w:cs="Times New Roman"/>
          <w:spacing w:val="-2"/>
        </w:rPr>
        <w:t>these motor deficits in PwP are</w:t>
      </w:r>
      <w:r w:rsidR="00541FF4" w:rsidRPr="00432F65">
        <w:rPr>
          <w:rFonts w:ascii="Times New Roman" w:hAnsi="Times New Roman" w:cs="Times New Roman"/>
          <w:spacing w:val="-2"/>
        </w:rPr>
        <w:t xml:space="preserve"> driven by changes in frontal cortical processing more typically associated with </w:t>
      </w:r>
      <w:r w:rsidR="00E02DE7" w:rsidRPr="00432F65">
        <w:rPr>
          <w:rFonts w:ascii="Times New Roman" w:hAnsi="Times New Roman" w:cs="Times New Roman"/>
          <w:spacing w:val="-2"/>
        </w:rPr>
        <w:t xml:space="preserve">executive </w:t>
      </w:r>
      <w:r w:rsidR="00541FF4" w:rsidRPr="00432F65">
        <w:rPr>
          <w:rFonts w:ascii="Times New Roman" w:hAnsi="Times New Roman" w:cs="Times New Roman"/>
          <w:spacing w:val="-2"/>
        </w:rPr>
        <w:t xml:space="preserve">functions such as the control of </w:t>
      </w:r>
      <w:r w:rsidRPr="00432F65">
        <w:rPr>
          <w:rFonts w:ascii="Times New Roman" w:hAnsi="Times New Roman" w:cs="Times New Roman"/>
          <w:spacing w:val="-2"/>
        </w:rPr>
        <w:t>attention</w:t>
      </w:r>
      <w:r w:rsidR="00541FF4" w:rsidRPr="00432F65">
        <w:rPr>
          <w:rFonts w:ascii="Times New Roman" w:hAnsi="Times New Roman" w:cs="Times New Roman"/>
          <w:spacing w:val="-2"/>
        </w:rPr>
        <w:t>.</w:t>
      </w:r>
      <w:r w:rsidR="00616DE7">
        <w:rPr>
          <w:rFonts w:ascii="Times New Roman" w:hAnsi="Times New Roman" w:cs="Times New Roman"/>
          <w:spacing w:val="-2"/>
        </w:rPr>
        <w:t xml:space="preserve"> </w:t>
      </w:r>
      <w:r w:rsidR="00541FF4" w:rsidRPr="00432F65">
        <w:rPr>
          <w:rFonts w:ascii="Times New Roman" w:hAnsi="Times New Roman" w:cs="Times New Roman"/>
          <w:spacing w:val="-2"/>
        </w:rPr>
        <w:t>The network-level interactions between these attentional systems and basal ganglia circuits together constitute an Attentional-Motor Interface (AMI)</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7C0fg0x5","properties":{"formattedCitation":"\\super 2\\nosupersub{}","plainCitation":"2","noteIndex":0},"citationItems":[{"id":419,"uris":["http://zotero.org/users/local/EdxWKqIa/items/6FBJU2ZA"],"uri":["http://zotero.org/users/local/EdxWKqIa/items/6FBJU2ZA"],"itemData":{"id":419,"type":"article-journal","container-title":"Movement Disorders","language":"en","source":"Zotero","title":"Make a Left Turn: Cortico</w:instrText>
      </w:r>
      <w:r w:rsidR="006569DE">
        <w:rPr>
          <w:rFonts w:ascii="Cambria Math" w:hAnsi="Cambria Math" w:cs="Cambria Math"/>
          <w:spacing w:val="-2"/>
        </w:rPr>
        <w:instrText>‐</w:instrText>
      </w:r>
      <w:r w:rsidR="006569DE">
        <w:rPr>
          <w:rFonts w:ascii="Times New Roman" w:hAnsi="Times New Roman" w:cs="Times New Roman"/>
          <w:spacing w:val="-2"/>
        </w:rPr>
        <w:instrText xml:space="preserve">Striatal Circuitry Mediating the Attentional Control of Complex Movements","author":[{"family":"Sarter","given":"Martin"},{"family":"Avila","given":"Cassandra"},{"family":"Kucinski","given":"Aaron"},{"family":"Donovan","given":"Eryn"}],"issued":{"date-parts":[["202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2</w:t>
      </w:r>
      <w:r w:rsidR="006569DE">
        <w:rPr>
          <w:rFonts w:ascii="Times New Roman" w:hAnsi="Times New Roman" w:cs="Times New Roman"/>
          <w:spacing w:val="-2"/>
        </w:rPr>
        <w:fldChar w:fldCharType="end"/>
      </w:r>
      <w:r w:rsidR="00541FF4" w:rsidRPr="00432F65">
        <w:rPr>
          <w:rFonts w:ascii="Times New Roman" w:hAnsi="Times New Roman" w:cs="Times New Roman"/>
          <w:spacing w:val="-2"/>
        </w:rPr>
        <w:t>.</w:t>
      </w:r>
      <w:r w:rsidR="00616DE7">
        <w:rPr>
          <w:rFonts w:ascii="Times New Roman" w:hAnsi="Times New Roman" w:cs="Times New Roman"/>
          <w:spacing w:val="-2"/>
        </w:rPr>
        <w:t xml:space="preserve"> </w:t>
      </w:r>
      <w:r w:rsidR="00CF07DE" w:rsidRPr="00432F65">
        <w:rPr>
          <w:rFonts w:ascii="Times New Roman" w:hAnsi="Times New Roman" w:cs="Times New Roman"/>
          <w:spacing w:val="-2"/>
        </w:rPr>
        <w:t xml:space="preserve">Attentional systems can compensate for </w:t>
      </w:r>
      <w:r w:rsidR="00E637C3">
        <w:rPr>
          <w:rFonts w:ascii="Times New Roman" w:hAnsi="Times New Roman" w:cs="Times New Roman"/>
          <w:spacing w:val="-2"/>
        </w:rPr>
        <w:t>motor dysfunction</w:t>
      </w:r>
      <w:r w:rsidR="00CF07DE" w:rsidRPr="00432F65">
        <w:rPr>
          <w:rFonts w:ascii="Times New Roman" w:hAnsi="Times New Roman" w:cs="Times New Roman"/>
          <w:spacing w:val="-2"/>
        </w:rPr>
        <w:t xml:space="preserve"> due to dopaminergic degeneration until disease progression degrades cognitive AMI nodes and “unmasks” latent motor deficits. </w:t>
      </w:r>
      <w:r w:rsidR="00EA07D9" w:rsidRPr="00432F65">
        <w:rPr>
          <w:rFonts w:ascii="Times New Roman" w:hAnsi="Times New Roman" w:cs="Times New Roman"/>
          <w:spacing w:val="-2"/>
        </w:rPr>
        <w:t>This AMI model was developed extensively by researchers at the University of Michigan Udall</w:t>
      </w:r>
      <w:r w:rsidR="003E31B6">
        <w:rPr>
          <w:rFonts w:ascii="Times New Roman" w:hAnsi="Times New Roman" w:cs="Times New Roman"/>
          <w:spacing w:val="-2"/>
        </w:rPr>
        <w:t xml:space="preserve"> C</w:t>
      </w:r>
      <w:r w:rsidR="00EA07D9" w:rsidRPr="00432F65">
        <w:rPr>
          <w:rFonts w:ascii="Times New Roman" w:hAnsi="Times New Roman" w:cs="Times New Roman"/>
          <w:spacing w:val="-2"/>
        </w:rPr>
        <w:t xml:space="preserve">enter including Dr. </w:t>
      </w:r>
      <w:r w:rsidR="003725DC">
        <w:rPr>
          <w:rFonts w:ascii="Times New Roman" w:hAnsi="Times New Roman" w:cs="Times New Roman"/>
          <w:spacing w:val="-2"/>
        </w:rPr>
        <w:t xml:space="preserve">Roger </w:t>
      </w:r>
      <w:r w:rsidR="00EA07D9" w:rsidRPr="00432F65">
        <w:rPr>
          <w:rFonts w:ascii="Times New Roman" w:hAnsi="Times New Roman" w:cs="Times New Roman"/>
          <w:spacing w:val="-2"/>
        </w:rPr>
        <w:t>Albin</w:t>
      </w:r>
      <w:r w:rsidR="003725DC">
        <w:rPr>
          <w:rFonts w:ascii="Times New Roman" w:hAnsi="Times New Roman" w:cs="Times New Roman"/>
          <w:spacing w:val="-2"/>
        </w:rPr>
        <w:t>, co-investigator on this proposal</w:t>
      </w:r>
      <w:r w:rsidR="00EA07D9" w:rsidRPr="00432F65">
        <w:rPr>
          <w:rFonts w:ascii="Times New Roman" w:hAnsi="Times New Roman" w:cs="Times New Roman"/>
          <w:spacing w:val="-2"/>
        </w:rPr>
        <w:t>.</w:t>
      </w:r>
      <w:r w:rsidR="00616DE7">
        <w:rPr>
          <w:rFonts w:ascii="Times New Roman" w:hAnsi="Times New Roman" w:cs="Times New Roman"/>
          <w:spacing w:val="-2"/>
        </w:rPr>
        <w:t xml:space="preserve"> </w:t>
      </w:r>
      <w:r w:rsidR="00541FF4" w:rsidRPr="00432F65">
        <w:rPr>
          <w:rFonts w:ascii="Times New Roman" w:hAnsi="Times New Roman" w:cs="Times New Roman"/>
          <w:spacing w:val="-2"/>
        </w:rPr>
        <w:t xml:space="preserve">There is now extensive evidence </w:t>
      </w:r>
      <w:r w:rsidR="000057EB" w:rsidRPr="00432F65">
        <w:rPr>
          <w:rFonts w:ascii="Times New Roman" w:hAnsi="Times New Roman" w:cs="Times New Roman"/>
          <w:spacing w:val="-2"/>
        </w:rPr>
        <w:t xml:space="preserve">from this group and others </w:t>
      </w:r>
      <w:r w:rsidR="00541FF4" w:rsidRPr="00432F65">
        <w:rPr>
          <w:rFonts w:ascii="Times New Roman" w:hAnsi="Times New Roman" w:cs="Times New Roman"/>
          <w:spacing w:val="-2"/>
        </w:rPr>
        <w:t xml:space="preserve">that </w:t>
      </w:r>
      <w:r w:rsidR="004C0223" w:rsidRPr="00432F65">
        <w:rPr>
          <w:rFonts w:ascii="Times New Roman" w:hAnsi="Times New Roman" w:cs="Times New Roman"/>
          <w:spacing w:val="-2"/>
        </w:rPr>
        <w:t>several risk factors for falls often reflect deficits in the AMI.</w:t>
      </w:r>
      <w:r w:rsidR="00616DE7">
        <w:rPr>
          <w:rFonts w:ascii="Times New Roman" w:hAnsi="Times New Roman" w:cs="Times New Roman"/>
          <w:spacing w:val="-2"/>
        </w:rPr>
        <w:t xml:space="preserve"> </w:t>
      </w:r>
    </w:p>
    <w:p w14:paraId="72E235A8" w14:textId="28A850C1" w:rsidR="004A3B33" w:rsidRPr="00432F65" w:rsidRDefault="000057EB" w:rsidP="007B63F6">
      <w:pPr>
        <w:ind w:firstLine="720"/>
        <w:rPr>
          <w:rFonts w:ascii="Times New Roman" w:hAnsi="Times New Roman" w:cs="Times New Roman"/>
          <w:spacing w:val="-2"/>
        </w:rPr>
      </w:pPr>
      <w:r w:rsidRPr="00432F65">
        <w:rPr>
          <w:rFonts w:ascii="Times New Roman" w:hAnsi="Times New Roman" w:cs="Times New Roman"/>
          <w:spacing w:val="-2"/>
        </w:rPr>
        <w:t xml:space="preserve">Despite the promise of this work, the evidence from human research linking AMI disruption and motor deficits in PwP </w:t>
      </w:r>
      <w:r w:rsidR="00C837F3" w:rsidRPr="00432F65">
        <w:rPr>
          <w:rFonts w:ascii="Times New Roman" w:hAnsi="Times New Roman" w:cs="Times New Roman"/>
          <w:spacing w:val="-2"/>
        </w:rPr>
        <w:t>is</w:t>
      </w:r>
      <w:r w:rsidRPr="00432F65">
        <w:rPr>
          <w:rFonts w:ascii="Times New Roman" w:hAnsi="Times New Roman" w:cs="Times New Roman"/>
          <w:spacing w:val="-2"/>
        </w:rPr>
        <w:t xml:space="preserve"> correlational.</w:t>
      </w:r>
      <w:r w:rsidR="00616DE7">
        <w:rPr>
          <w:rFonts w:ascii="Times New Roman" w:hAnsi="Times New Roman" w:cs="Times New Roman"/>
          <w:spacing w:val="-2"/>
        </w:rPr>
        <w:t xml:space="preserve"> </w:t>
      </w:r>
      <w:r w:rsidR="007B63F6" w:rsidRPr="00432F65">
        <w:rPr>
          <w:rFonts w:ascii="Times New Roman" w:hAnsi="Times New Roman" w:cs="Times New Roman"/>
          <w:spacing w:val="-2"/>
        </w:rPr>
        <w:t>That is, i</w:t>
      </w:r>
      <w:r w:rsidRPr="00432F65">
        <w:rPr>
          <w:rFonts w:ascii="Times New Roman" w:hAnsi="Times New Roman" w:cs="Times New Roman"/>
          <w:spacing w:val="-2"/>
        </w:rPr>
        <w:t>ndividuals with cognitive impairments often also display gait and balance deficits.</w:t>
      </w:r>
      <w:r w:rsidR="00616DE7">
        <w:rPr>
          <w:rFonts w:ascii="Times New Roman" w:hAnsi="Times New Roman" w:cs="Times New Roman"/>
          <w:spacing w:val="-2"/>
        </w:rPr>
        <w:t xml:space="preserve"> </w:t>
      </w:r>
      <w:r w:rsidRPr="00432F65">
        <w:rPr>
          <w:rFonts w:ascii="Times New Roman" w:hAnsi="Times New Roman" w:cs="Times New Roman"/>
          <w:spacing w:val="-2"/>
        </w:rPr>
        <w:t>Additionally, neuroimaging studies have shown that reduced step length and freezing of gait have been associated with abnormal connectivity between cortical cognitive control networks and the striatum</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uSffU0cH","properties":{"formattedCitation":"\\super 3\\nosupersub{}","plainCitation":"3","noteIndex":0},"citationItems":[{"id":411,"uris":["http://zotero.org/users/local/EdxWKqIa/items/UJWSJTCB"],"uri":["http://zotero.org/users/local/EdxWKqIa/items/UJWSJTCB"],"itemData":{"id":411,"type":"article-journal","container-title":"Brain","DOI":"10.1093/brain/awy019","ISSN":"0006-8950, 1460-2156","issue":"4","language":"en","page":"1145-1160","source":"DOI.org (Crossref)","title":"The functional network signature of heterogeneity in freezing of gait","volume":"141","author":[{"family":"Ehgoetz Martens","given":"Kaylena A"},{"family":"Hall","given":"Julie M"},{"family":"Georgiades","given":"Matthew J"},{"family":"Gilat","given":"Moran"},{"family":"Walton","given":"Courtney C"},{"family":"Matar","given":"Elie"},{"family":"Lewis","given":"Simon J G"},{"family":"Shine","given":"James M"}],"issued":{"date-parts":[["2018",4,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3</w:t>
      </w:r>
      <w:r w:rsidR="006569DE">
        <w:rPr>
          <w:rFonts w:ascii="Times New Roman" w:hAnsi="Times New Roman" w:cs="Times New Roman"/>
          <w:spacing w:val="-2"/>
        </w:rPr>
        <w:fldChar w:fldCharType="end"/>
      </w:r>
      <w:r w:rsidRPr="00432F65">
        <w:rPr>
          <w:rFonts w:ascii="Times New Roman" w:hAnsi="Times New Roman" w:cs="Times New Roman"/>
          <w:spacing w:val="-2"/>
        </w:rPr>
        <w:t xml:space="preserve">. </w:t>
      </w:r>
      <w:r w:rsidR="00EB12B0" w:rsidRPr="00432F65">
        <w:rPr>
          <w:rFonts w:ascii="Times New Roman" w:hAnsi="Times New Roman" w:cs="Times New Roman"/>
          <w:i/>
        </w:rPr>
        <w:t>Though these studies have shed light on potential mechanisms, they cannot provide causal evidence for the importance of AMI nodes in protecting against motor deficits.</w:t>
      </w:r>
      <w:r w:rsidRPr="00432F65">
        <w:rPr>
          <w:rFonts w:ascii="Times New Roman" w:hAnsi="Times New Roman" w:cs="Times New Roman"/>
          <w:spacing w:val="-2"/>
        </w:rPr>
        <w:t xml:space="preserve"> </w:t>
      </w:r>
      <w:r w:rsidR="00FF700B" w:rsidRPr="00432F65">
        <w:rPr>
          <w:rFonts w:ascii="Times New Roman" w:hAnsi="Times New Roman" w:cs="Times New Roman"/>
          <w:spacing w:val="-2"/>
        </w:rPr>
        <w:t>Such causal evidence would provide both a deeper mechanistic understanding of</w:t>
      </w:r>
      <w:r w:rsidR="004A3B33" w:rsidRPr="00432F65">
        <w:rPr>
          <w:rFonts w:ascii="Times New Roman" w:hAnsi="Times New Roman" w:cs="Times New Roman"/>
          <w:spacing w:val="-2"/>
        </w:rPr>
        <w:t xml:space="preserve"> the contribution of AMI dysfunction to motor deficits, but would also provide a new avenue for targeted therapeutic interventions.</w:t>
      </w:r>
      <w:r w:rsidR="00FF700B" w:rsidRPr="00432F65">
        <w:rPr>
          <w:rFonts w:ascii="Times New Roman" w:hAnsi="Times New Roman" w:cs="Times New Roman"/>
          <w:spacing w:val="-2"/>
        </w:rPr>
        <w:t xml:space="preserve"> </w:t>
      </w:r>
    </w:p>
    <w:p w14:paraId="2400D8DF" w14:textId="104EB749" w:rsidR="00483AE4" w:rsidRPr="00432F65" w:rsidRDefault="00861BF2" w:rsidP="00F533C5">
      <w:pPr>
        <w:ind w:firstLine="720"/>
        <w:rPr>
          <w:rFonts w:ascii="Times New Roman" w:hAnsi="Times New Roman" w:cs="Times New Roman"/>
          <w:spacing w:val="-2"/>
        </w:rPr>
      </w:pPr>
      <w:r>
        <w:rPr>
          <w:noProof/>
          <w:sz w:val="16"/>
          <w:szCs w:val="16"/>
        </w:rPr>
        <mc:AlternateContent>
          <mc:Choice Requires="wpg">
            <w:drawing>
              <wp:anchor distT="0" distB="0" distL="114300" distR="114300" simplePos="0" relativeHeight="251661312" behindDoc="0" locked="0" layoutInCell="1" allowOverlap="1" wp14:anchorId="7755E4F1" wp14:editId="6B66F99B">
                <wp:simplePos x="0" y="0"/>
                <wp:positionH relativeFrom="column">
                  <wp:posOffset>2281666</wp:posOffset>
                </wp:positionH>
                <wp:positionV relativeFrom="paragraph">
                  <wp:posOffset>905429</wp:posOffset>
                </wp:positionV>
                <wp:extent cx="4465019" cy="2721243"/>
                <wp:effectExtent l="0" t="0" r="0" b="3175"/>
                <wp:wrapTight wrapText="bothSides">
                  <wp:wrapPolygon edited="0">
                    <wp:start x="276" y="0"/>
                    <wp:lineTo x="0" y="3025"/>
                    <wp:lineTo x="0" y="21474"/>
                    <wp:lineTo x="21474" y="21474"/>
                    <wp:lineTo x="21474" y="2873"/>
                    <wp:lineTo x="21013" y="2722"/>
                    <wp:lineTo x="21013" y="0"/>
                    <wp:lineTo x="276" y="0"/>
                  </wp:wrapPolygon>
                </wp:wrapTight>
                <wp:docPr id="4" name="Group 4"/>
                <wp:cNvGraphicFramePr/>
                <a:graphic xmlns:a="http://schemas.openxmlformats.org/drawingml/2006/main">
                  <a:graphicData uri="http://schemas.microsoft.com/office/word/2010/wordprocessingGroup">
                    <wpg:wgp>
                      <wpg:cNvGrpSpPr/>
                      <wpg:grpSpPr>
                        <a:xfrm>
                          <a:off x="0" y="0"/>
                          <a:ext cx="4465019" cy="2721243"/>
                          <a:chOff x="-13002" y="-4339"/>
                          <a:chExt cx="4465622" cy="2722088"/>
                        </a:xfrm>
                      </wpg:grpSpPr>
                      <pic:pic xmlns:pic="http://schemas.openxmlformats.org/drawingml/2006/picture">
                        <pic:nvPicPr>
                          <pic:cNvPr id="1"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372694"/>
                            <a:ext cx="4452620" cy="2345055"/>
                          </a:xfrm>
                          <a:prstGeom prst="rect">
                            <a:avLst/>
                          </a:prstGeom>
                        </pic:spPr>
                      </pic:pic>
                      <wps:wsp>
                        <wps:cNvPr id="10" name="Text Box 2"/>
                        <wps:cNvSpPr txBox="1">
                          <a:spLocks noChangeArrowheads="1"/>
                        </wps:cNvSpPr>
                        <wps:spPr bwMode="auto">
                          <a:xfrm>
                            <a:off x="-13002" y="-4339"/>
                            <a:ext cx="4416543" cy="471805"/>
                          </a:xfrm>
                          <a:prstGeom prst="rect">
                            <a:avLst/>
                          </a:prstGeom>
                          <a:noFill/>
                          <a:ln w="9525">
                            <a:noFill/>
                            <a:miter lim="800000"/>
                            <a:headEnd/>
                            <a:tailEnd/>
                          </a:ln>
                        </wps:spPr>
                        <wps:txbx>
                          <w:txbxContent>
                            <w:p w14:paraId="5F9292CD" w14:textId="6953BB05" w:rsidR="006B2314" w:rsidRPr="001E72CB" w:rsidRDefault="006B2314" w:rsidP="006B2314">
                              <w:pPr>
                                <w:rPr>
                                  <w:rFonts w:ascii="Times New Roman" w:hAnsi="Times New Roman" w:cs="Times New Roman"/>
                                </w:rPr>
                              </w:pPr>
                              <w:r w:rsidRPr="001E72CB">
                                <w:rPr>
                                  <w:rFonts w:ascii="Times New Roman" w:hAnsi="Times New Roman" w:cs="Times New Roman"/>
                                  <w:b/>
                                </w:rPr>
                                <w:t xml:space="preserve">Figure </w:t>
                              </w:r>
                              <w:r>
                                <w:rPr>
                                  <w:rFonts w:ascii="Times New Roman" w:hAnsi="Times New Roman" w:cs="Times New Roman"/>
                                  <w:b/>
                                </w:rPr>
                                <w:t>1</w:t>
                              </w:r>
                              <w:r w:rsidRPr="001E72CB">
                                <w:rPr>
                                  <w:rFonts w:ascii="Times New Roman" w:hAnsi="Times New Roman" w:cs="Times New Roman"/>
                                  <w:b/>
                                </w:rPr>
                                <w:t>.</w:t>
                              </w:r>
                              <w:r w:rsidRPr="001E72CB">
                                <w:rPr>
                                  <w:rFonts w:ascii="Times New Roman" w:hAnsi="Times New Roman" w:cs="Times New Roman"/>
                                </w:rPr>
                                <w:t xml:space="preserve"> </w:t>
                              </w:r>
                              <w:r w:rsidR="00861BF2">
                                <w:rPr>
                                  <w:rFonts w:ascii="Times New Roman" w:hAnsi="Times New Roman" w:cs="Times New Roman"/>
                                </w:rPr>
                                <w:t xml:space="preserve">Conceptual AMI model and hypothesized effects of stimulatio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755E4F1" id="Group 4" o:spid="_x0000_s1026" style="position:absolute;left:0;text-align:left;margin-left:179.65pt;margin-top:71.3pt;width:351.6pt;height:214.25pt;z-index:251661312;mso-width-relative:margin;mso-height-relative:margin" coordorigin="-130,-43" coordsize="44656,27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726;width:44526;height:2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">
                  <v:imagedata r:id="rId8" o:title=""/>
                  <v:path arrowok="t"/>
                </v:shape>
                <v:shapetype id="_x0000_t202" coordsize="21600,21600" o:spt="202" path="m,l,21600r21600,l21600,xe">
                  <v:stroke joinstyle="miter"/>
                  <v:path gradientshapeok="t" o:connecttype="rect"/>
                </v:shapetype>
                <v:shape id="Text Box 2" o:spid="_x0000_s1028" type="#_x0000_t202" style="position:absolute;left:-130;top:-43;width:44165;height:4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9292CD" w14:textId="6953BB05" w:rsidR="006B2314" w:rsidRPr="001E72CB" w:rsidRDefault="006B2314" w:rsidP="006B2314">
                        <w:pPr>
                          <w:rPr>
                            <w:rFonts w:ascii="Times New Roman" w:hAnsi="Times New Roman" w:cs="Times New Roman"/>
                          </w:rPr>
                        </w:pPr>
                        <w:r w:rsidRPr="001E72CB">
                          <w:rPr>
                            <w:rFonts w:ascii="Times New Roman" w:hAnsi="Times New Roman" w:cs="Times New Roman"/>
                            <w:b/>
                          </w:rPr>
                          <w:t xml:space="preserve">Figure </w:t>
                        </w:r>
                        <w:r>
                          <w:rPr>
                            <w:rFonts w:ascii="Times New Roman" w:hAnsi="Times New Roman" w:cs="Times New Roman"/>
                            <w:b/>
                          </w:rPr>
                          <w:t>1</w:t>
                        </w:r>
                        <w:r w:rsidRPr="001E72CB">
                          <w:rPr>
                            <w:rFonts w:ascii="Times New Roman" w:hAnsi="Times New Roman" w:cs="Times New Roman"/>
                            <w:b/>
                          </w:rPr>
                          <w:t>.</w:t>
                        </w:r>
                        <w:r w:rsidRPr="001E72CB">
                          <w:rPr>
                            <w:rFonts w:ascii="Times New Roman" w:hAnsi="Times New Roman" w:cs="Times New Roman"/>
                          </w:rPr>
                          <w:t xml:space="preserve"> </w:t>
                        </w:r>
                        <w:r w:rsidR="00861BF2">
                          <w:rPr>
                            <w:rFonts w:ascii="Times New Roman" w:hAnsi="Times New Roman" w:cs="Times New Roman"/>
                          </w:rPr>
                          <w:t xml:space="preserve">Conceptual AMI model and hypothesized effects of stimulation </w:t>
                        </w:r>
                      </w:p>
                    </w:txbxContent>
                  </v:textbox>
                </v:shape>
                <w10:wrap type="tight"/>
              </v:group>
            </w:pict>
          </mc:Fallback>
        </mc:AlternateContent>
      </w:r>
      <w:r w:rsidR="00EB12B0" w:rsidRPr="00432F65">
        <w:rPr>
          <w:rFonts w:ascii="Times New Roman" w:hAnsi="Times New Roman" w:cs="Times New Roman"/>
          <w:spacing w:val="-2"/>
        </w:rPr>
        <w:t>A</w:t>
      </w:r>
      <w:r w:rsidR="000057EB" w:rsidRPr="00432F65">
        <w:rPr>
          <w:rFonts w:ascii="Times New Roman" w:hAnsi="Times New Roman" w:cs="Times New Roman"/>
          <w:spacing w:val="-2"/>
        </w:rPr>
        <w:t xml:space="preserve"> strong </w:t>
      </w:r>
      <w:r w:rsidR="004A3B33" w:rsidRPr="00432F65">
        <w:rPr>
          <w:rFonts w:ascii="Times New Roman" w:hAnsi="Times New Roman" w:cs="Times New Roman"/>
          <w:spacing w:val="-2"/>
        </w:rPr>
        <w:t xml:space="preserve">causal </w:t>
      </w:r>
      <w:r w:rsidR="000057EB" w:rsidRPr="00432F65">
        <w:rPr>
          <w:rFonts w:ascii="Times New Roman" w:hAnsi="Times New Roman" w:cs="Times New Roman"/>
          <w:spacing w:val="-2"/>
        </w:rPr>
        <w:t xml:space="preserve">test of the hypothesis that AMI dysfunction directly contributes to motor deficits requires an intervention that specifically </w:t>
      </w:r>
      <w:r w:rsidR="00483AE4" w:rsidRPr="00432F65">
        <w:rPr>
          <w:rFonts w:ascii="Times New Roman" w:hAnsi="Times New Roman" w:cs="Times New Roman"/>
          <w:spacing w:val="-2"/>
        </w:rPr>
        <w:t>perturbs AMI nodes to assess the impact of their disruption on motor control in PwP.</w:t>
      </w:r>
      <w:r w:rsidR="00616DE7">
        <w:rPr>
          <w:rFonts w:ascii="Times New Roman" w:hAnsi="Times New Roman" w:cs="Times New Roman"/>
          <w:spacing w:val="-2"/>
        </w:rPr>
        <w:t xml:space="preserve"> </w:t>
      </w:r>
      <w:r w:rsidR="004A3B33" w:rsidRPr="00432F65">
        <w:rPr>
          <w:rFonts w:ascii="Times New Roman" w:hAnsi="Times New Roman" w:cs="Times New Roman"/>
          <w:spacing w:val="-2"/>
        </w:rPr>
        <w:t xml:space="preserve">Transcranial magnetic stimulation (TMS) is </w:t>
      </w:r>
      <w:r w:rsidR="007B63F6" w:rsidRPr="00432F65">
        <w:rPr>
          <w:rFonts w:ascii="Times New Roman" w:hAnsi="Times New Roman" w:cs="Times New Roman"/>
          <w:spacing w:val="-2"/>
        </w:rPr>
        <w:t xml:space="preserve">just such </w:t>
      </w:r>
      <w:r w:rsidR="004A3B33" w:rsidRPr="00432F65">
        <w:rPr>
          <w:rFonts w:ascii="Times New Roman" w:hAnsi="Times New Roman" w:cs="Times New Roman"/>
          <w:spacing w:val="-2"/>
        </w:rPr>
        <w:t>a techniq</w:t>
      </w:r>
      <w:r w:rsidR="007B63F6" w:rsidRPr="00432F65">
        <w:rPr>
          <w:rFonts w:ascii="Times New Roman" w:hAnsi="Times New Roman" w:cs="Times New Roman"/>
          <w:spacing w:val="-2"/>
        </w:rPr>
        <w:t xml:space="preserve">ue. TMS </w:t>
      </w:r>
      <w:r w:rsidR="004A3B33" w:rsidRPr="00432F65">
        <w:rPr>
          <w:rFonts w:ascii="Times New Roman" w:hAnsi="Times New Roman" w:cs="Times New Roman"/>
          <w:spacing w:val="-2"/>
        </w:rPr>
        <w:t xml:space="preserve">can be used to non-invasively alter neuronal excitability in circumscribed areas of cortex </w:t>
      </w:r>
      <w:r w:rsidR="004A3B33" w:rsidRPr="00432F65">
        <w:rPr>
          <w:rFonts w:ascii="Times New Roman" w:hAnsi="Times New Roman" w:cs="Times New Roman"/>
          <w:i/>
          <w:spacing w:val="-2"/>
        </w:rPr>
        <w:t>in vivo</w:t>
      </w:r>
      <w:r w:rsidR="004A3B33" w:rsidRPr="00432F65">
        <w:rPr>
          <w:rFonts w:ascii="Times New Roman" w:hAnsi="Times New Roman" w:cs="Times New Roman"/>
          <w:spacing w:val="-2"/>
        </w:rPr>
        <w:t xml:space="preserve">. </w:t>
      </w:r>
      <w:r w:rsidR="00CD1D82" w:rsidRPr="00432F65">
        <w:rPr>
          <w:rFonts w:ascii="Times New Roman" w:hAnsi="Times New Roman" w:cs="Times New Roman"/>
          <w:spacing w:val="-2"/>
        </w:rPr>
        <w:t xml:space="preserve">In addition to providing causal tests of the role of targeted nodes in cognitive processes of interest, TMS </w:t>
      </w:r>
      <w:r w:rsidR="00F35C83" w:rsidRPr="00432F65">
        <w:rPr>
          <w:rFonts w:ascii="Times New Roman" w:hAnsi="Times New Roman" w:cs="Times New Roman"/>
          <w:spacing w:val="-2"/>
        </w:rPr>
        <w:t>shows promise</w:t>
      </w:r>
      <w:r w:rsidR="004A3B33" w:rsidRPr="00432F65">
        <w:rPr>
          <w:rFonts w:ascii="Times New Roman" w:hAnsi="Times New Roman" w:cs="Times New Roman"/>
          <w:spacing w:val="-2"/>
        </w:rPr>
        <w:t xml:space="preserve"> as a therapeutic intervention for </w:t>
      </w:r>
      <w:r w:rsidR="00F35C83" w:rsidRPr="00432F65">
        <w:rPr>
          <w:rFonts w:ascii="Times New Roman" w:hAnsi="Times New Roman" w:cs="Times New Roman"/>
          <w:spacing w:val="-2"/>
        </w:rPr>
        <w:t>several</w:t>
      </w:r>
      <w:r w:rsidR="004A3B33" w:rsidRPr="00432F65">
        <w:rPr>
          <w:rFonts w:ascii="Times New Roman" w:hAnsi="Times New Roman" w:cs="Times New Roman"/>
          <w:spacing w:val="-2"/>
        </w:rPr>
        <w:t xml:space="preserve"> clinical and neurological disorders</w:t>
      </w:r>
      <w:r w:rsidR="001F28FB" w:rsidRPr="00432F65">
        <w:rPr>
          <w:rFonts w:ascii="Times New Roman" w:hAnsi="Times New Roman" w:cs="Times New Roman"/>
          <w:spacing w:val="-2"/>
        </w:rPr>
        <w:t xml:space="preserve"> including </w:t>
      </w:r>
      <w:r w:rsidR="00F35C83" w:rsidRPr="00432F65">
        <w:rPr>
          <w:rFonts w:ascii="Times New Roman" w:hAnsi="Times New Roman" w:cs="Times New Roman"/>
          <w:spacing w:val="-2"/>
        </w:rPr>
        <w:t>PD</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jswhAwhU","properties":{"formattedCitation":"\\super 4\\nosupersub{}","plainCitation":"4","noteIndex":0},"citationItems":[{"id":479,"uris":["http://zotero.org/users/local/EdxWKqIa/items/EGHIZIL4"],"uri":["http://zotero.org/users/local/EdxWKqIa/items/EGHIZIL4"],"itemData":{"id":479,"type":"article-journal","container-title":"Journal of Neurology, Neurosurgery &amp; Psychiatry","DOI":"10.1136/jnnp.2005.069849","ISSN":"0022-3050","issue":"12","journalAbbreviation":"Journal of Neurology, Neurosurgery &amp; Psychiatry","language":"en","page":"1614-1623","source":"DOI.org (Crossref)","title":"Non-invasive brain stimulation for Parkinson's disease: a systematic review and meta-analysis of the literature","title-short":"Non-invasive brain stimulation for Parkinson's disease","volume":"76","author":[{"family":"Fregni","given":"F"}],"issued":{"date-parts":[["2005",12,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4</w:t>
      </w:r>
      <w:r w:rsidR="006569DE">
        <w:rPr>
          <w:rFonts w:ascii="Times New Roman" w:hAnsi="Times New Roman" w:cs="Times New Roman"/>
          <w:spacing w:val="-2"/>
        </w:rPr>
        <w:fldChar w:fldCharType="end"/>
      </w:r>
      <w:r w:rsidR="007B63F6" w:rsidRPr="00432F65">
        <w:rPr>
          <w:rFonts w:ascii="Times New Roman" w:hAnsi="Times New Roman" w:cs="Times New Roman"/>
          <w:spacing w:val="-2"/>
        </w:rPr>
        <w:t xml:space="preserve">. </w:t>
      </w:r>
      <w:r w:rsidR="007B63F6" w:rsidRPr="00432F65">
        <w:rPr>
          <w:rFonts w:ascii="Times New Roman" w:hAnsi="Times New Roman" w:cs="Times New Roman"/>
          <w:b/>
          <w:spacing w:val="-2"/>
        </w:rPr>
        <w:t xml:space="preserve">The goal of this proposal is to provide </w:t>
      </w:r>
      <w:r w:rsidR="00F533C5" w:rsidRPr="00432F65">
        <w:rPr>
          <w:rFonts w:ascii="Times New Roman" w:hAnsi="Times New Roman" w:cs="Times New Roman"/>
          <w:b/>
          <w:spacing w:val="-2"/>
        </w:rPr>
        <w:t xml:space="preserve">mechanistic </w:t>
      </w:r>
      <w:r w:rsidR="007B63F6" w:rsidRPr="00432F65">
        <w:rPr>
          <w:rFonts w:ascii="Times New Roman" w:hAnsi="Times New Roman" w:cs="Times New Roman"/>
          <w:b/>
          <w:spacing w:val="-2"/>
        </w:rPr>
        <w:t>causal evidence that directly implicates AMI dysfunc</w:t>
      </w:r>
      <w:r w:rsidR="00F533C5" w:rsidRPr="00432F65">
        <w:rPr>
          <w:rFonts w:ascii="Times New Roman" w:hAnsi="Times New Roman" w:cs="Times New Roman"/>
          <w:b/>
          <w:spacing w:val="-2"/>
        </w:rPr>
        <w:t>tion in motor deficits in PwP.</w:t>
      </w:r>
      <w:r w:rsidR="00616DE7">
        <w:rPr>
          <w:rFonts w:ascii="Times New Roman" w:hAnsi="Times New Roman" w:cs="Times New Roman"/>
          <w:b/>
          <w:spacing w:val="-2"/>
        </w:rPr>
        <w:t xml:space="preserve"> </w:t>
      </w:r>
      <w:r w:rsidR="008A1115">
        <w:rPr>
          <w:rFonts w:ascii="Times New Roman" w:hAnsi="Times New Roman" w:cs="Times New Roman"/>
          <w:b/>
          <w:spacing w:val="-2"/>
        </w:rPr>
        <w:t xml:space="preserve">SA1 </w:t>
      </w:r>
      <w:r w:rsidR="008A1115">
        <w:rPr>
          <w:rFonts w:ascii="Times New Roman" w:hAnsi="Times New Roman" w:cs="Times New Roman"/>
          <w:spacing w:val="-2"/>
        </w:rPr>
        <w:t xml:space="preserve">and </w:t>
      </w:r>
      <w:r w:rsidR="008A1115">
        <w:rPr>
          <w:rFonts w:ascii="Times New Roman" w:hAnsi="Times New Roman" w:cs="Times New Roman"/>
          <w:b/>
          <w:spacing w:val="-2"/>
        </w:rPr>
        <w:t>SA2</w:t>
      </w:r>
      <w:r w:rsidR="00F533C5" w:rsidRPr="00432F65">
        <w:rPr>
          <w:rFonts w:ascii="Times New Roman" w:hAnsi="Times New Roman" w:cs="Times New Roman"/>
          <w:spacing w:val="-2"/>
        </w:rPr>
        <w:t xml:space="preserve"> will use a novel combination of functional neuroimaging and TMS to assess how altering cortical excitability in frontal AMI nodes impacts both motor function and the interaction between cognitive and sensorimotor cortico-striatal loops.</w:t>
      </w:r>
      <w:r w:rsidR="00616DE7">
        <w:rPr>
          <w:rFonts w:ascii="Times New Roman" w:hAnsi="Times New Roman" w:cs="Times New Roman"/>
          <w:spacing w:val="-2"/>
        </w:rPr>
        <w:t xml:space="preserve"> </w:t>
      </w:r>
      <w:r w:rsidR="00F533C5" w:rsidRPr="00432F65">
        <w:rPr>
          <w:rFonts w:ascii="Times New Roman" w:hAnsi="Times New Roman" w:cs="Times New Roman"/>
          <w:spacing w:val="-2"/>
        </w:rPr>
        <w:t xml:space="preserve">Once causality is established, </w:t>
      </w:r>
      <w:r w:rsidR="008A1115">
        <w:rPr>
          <w:rFonts w:ascii="Times New Roman" w:hAnsi="Times New Roman" w:cs="Times New Roman"/>
          <w:b/>
          <w:spacing w:val="-2"/>
        </w:rPr>
        <w:t>EA1</w:t>
      </w:r>
      <w:r w:rsidR="00F533C5" w:rsidRPr="00432F65">
        <w:rPr>
          <w:rFonts w:ascii="Times New Roman" w:hAnsi="Times New Roman" w:cs="Times New Roman"/>
          <w:spacing w:val="-2"/>
        </w:rPr>
        <w:t xml:space="preserve"> will assess the safety and feasibility of using TMS to cortical AMI targets as a therapeutic intervention to mitigate gait and balance deficits in PwP.</w:t>
      </w:r>
    </w:p>
    <w:p w14:paraId="23C2D9B2" w14:textId="7E29092E" w:rsidR="004D3248" w:rsidRPr="00432F65" w:rsidRDefault="004D3248" w:rsidP="00A809A3">
      <w:pPr>
        <w:rPr>
          <w:rFonts w:ascii="Times New Roman" w:hAnsi="Times New Roman" w:cs="Times New Roman"/>
          <w:spacing w:val="-2"/>
        </w:rPr>
      </w:pPr>
    </w:p>
    <w:p w14:paraId="0526415B" w14:textId="2E726ED1" w:rsidR="004D3248" w:rsidRPr="00432F65" w:rsidRDefault="001E72CB" w:rsidP="00A809A3">
      <w:pPr>
        <w:rPr>
          <w:rFonts w:ascii="Times New Roman" w:hAnsi="Times New Roman" w:cs="Times New Roman"/>
          <w:b/>
          <w:spacing w:val="-2"/>
        </w:rPr>
      </w:pPr>
      <w:r>
        <w:rPr>
          <w:rFonts w:ascii="Times New Roman" w:hAnsi="Times New Roman" w:cs="Times New Roman"/>
          <w:b/>
          <w:spacing w:val="-2"/>
        </w:rPr>
        <w:t>INNOVATION</w:t>
      </w:r>
    </w:p>
    <w:p w14:paraId="4274D1F3" w14:textId="4947F24D" w:rsidR="00FF700B" w:rsidRPr="00432F65" w:rsidRDefault="00F533C5" w:rsidP="00A809A3">
      <w:pPr>
        <w:rPr>
          <w:rFonts w:ascii="Times New Roman" w:hAnsi="Times New Roman" w:cs="Times New Roman"/>
          <w:spacing w:val="-2"/>
        </w:rPr>
      </w:pPr>
      <w:r w:rsidRPr="00432F65">
        <w:rPr>
          <w:rFonts w:ascii="Times New Roman" w:hAnsi="Times New Roman" w:cs="Times New Roman"/>
          <w:b/>
          <w:spacing w:val="-2"/>
        </w:rPr>
        <w:tab/>
      </w:r>
      <w:r w:rsidR="002526F5" w:rsidRPr="00432F65">
        <w:rPr>
          <w:rFonts w:ascii="Times New Roman" w:hAnsi="Times New Roman" w:cs="Times New Roman"/>
          <w:spacing w:val="-2"/>
        </w:rPr>
        <w:t xml:space="preserve">This proposal is </w:t>
      </w:r>
      <w:r w:rsidR="00E170E5" w:rsidRPr="00432F65">
        <w:rPr>
          <w:rFonts w:ascii="Times New Roman" w:hAnsi="Times New Roman" w:cs="Times New Roman"/>
          <w:spacing w:val="-2"/>
        </w:rPr>
        <w:t xml:space="preserve">conceptually and technically </w:t>
      </w:r>
      <w:r w:rsidR="00520815">
        <w:rPr>
          <w:rFonts w:ascii="Times New Roman" w:hAnsi="Times New Roman" w:cs="Times New Roman"/>
          <w:spacing w:val="-2"/>
        </w:rPr>
        <w:t xml:space="preserve">innovative: </w:t>
      </w:r>
      <w:r w:rsidR="002526F5" w:rsidRPr="00432F65">
        <w:rPr>
          <w:rFonts w:ascii="Times New Roman" w:hAnsi="Times New Roman" w:cs="Times New Roman"/>
          <w:spacing w:val="-2"/>
        </w:rPr>
        <w:t>Only recently have researchers begun to examine how dysfunction in the AM</w:t>
      </w:r>
      <w:r w:rsidR="003E31B6">
        <w:rPr>
          <w:rFonts w:ascii="Times New Roman" w:hAnsi="Times New Roman" w:cs="Times New Roman"/>
          <w:spacing w:val="-2"/>
        </w:rPr>
        <w:t>I affects motor deficits in PwP.</w:t>
      </w:r>
      <w:r w:rsidR="00520815">
        <w:rPr>
          <w:rFonts w:ascii="Times New Roman" w:hAnsi="Times New Roman" w:cs="Times New Roman"/>
          <w:spacing w:val="-2"/>
        </w:rPr>
        <w:t xml:space="preserve"> W</w:t>
      </w:r>
      <w:r w:rsidR="002526F5" w:rsidRPr="00432F65">
        <w:rPr>
          <w:rFonts w:ascii="Times New Roman" w:hAnsi="Times New Roman" w:cs="Times New Roman"/>
          <w:spacing w:val="-2"/>
        </w:rPr>
        <w:t>e will employ a unique combination of non-invasi</w:t>
      </w:r>
      <w:r w:rsidR="00520815">
        <w:rPr>
          <w:rFonts w:ascii="Times New Roman" w:hAnsi="Times New Roman" w:cs="Times New Roman"/>
          <w:spacing w:val="-2"/>
        </w:rPr>
        <w:t xml:space="preserve">ve brain stimulation and fMRI </w:t>
      </w:r>
      <w:r w:rsidR="002526F5" w:rsidRPr="00432F65">
        <w:rPr>
          <w:rFonts w:ascii="Times New Roman" w:hAnsi="Times New Roman" w:cs="Times New Roman"/>
          <w:spacing w:val="-2"/>
        </w:rPr>
        <w:t>to provide causal evidence of the role of AMI nodes in both network-level brain activity and behavior.</w:t>
      </w:r>
      <w:r w:rsidR="00616DE7">
        <w:rPr>
          <w:rFonts w:ascii="Times New Roman" w:hAnsi="Times New Roman" w:cs="Times New Roman"/>
          <w:spacing w:val="-2"/>
        </w:rPr>
        <w:t xml:space="preserve"> </w:t>
      </w:r>
      <w:r w:rsidR="002526F5" w:rsidRPr="00432F65">
        <w:rPr>
          <w:rFonts w:ascii="Times New Roman" w:hAnsi="Times New Roman" w:cs="Times New Roman"/>
          <w:spacing w:val="-2"/>
        </w:rPr>
        <w:t>Very few research sites have the facilities and expertise to use both TMS and fMRI.</w:t>
      </w:r>
      <w:r w:rsidR="00616DE7">
        <w:rPr>
          <w:rFonts w:ascii="Times New Roman" w:hAnsi="Times New Roman" w:cs="Times New Roman"/>
          <w:spacing w:val="-2"/>
        </w:rPr>
        <w:t xml:space="preserve"> </w:t>
      </w:r>
    </w:p>
    <w:p w14:paraId="54A614E5" w14:textId="77777777" w:rsidR="004D3248" w:rsidRPr="00432F65" w:rsidRDefault="004D3248" w:rsidP="00A809A3">
      <w:pPr>
        <w:rPr>
          <w:rFonts w:ascii="Times New Roman" w:hAnsi="Times New Roman" w:cs="Times New Roman"/>
          <w:spacing w:val="-2"/>
        </w:rPr>
      </w:pPr>
    </w:p>
    <w:p w14:paraId="67407911" w14:textId="474C487F" w:rsidR="00C837F3" w:rsidRPr="00432F65" w:rsidRDefault="00C837F3" w:rsidP="00A809A3">
      <w:pPr>
        <w:rPr>
          <w:rFonts w:ascii="Times New Roman" w:hAnsi="Times New Roman" w:cs="Times New Roman"/>
          <w:b/>
          <w:spacing w:val="-2"/>
        </w:rPr>
      </w:pPr>
      <w:r w:rsidRPr="00432F65">
        <w:rPr>
          <w:rFonts w:ascii="Times New Roman" w:hAnsi="Times New Roman" w:cs="Times New Roman"/>
          <w:b/>
          <w:spacing w:val="-2"/>
        </w:rPr>
        <w:t>APPROACH</w:t>
      </w:r>
    </w:p>
    <w:p w14:paraId="45A9632C" w14:textId="770860D7" w:rsidR="0043533A" w:rsidRPr="00432F65" w:rsidRDefault="00EB0219" w:rsidP="00EB0219">
      <w:pPr>
        <w:ind w:firstLine="720"/>
        <w:rPr>
          <w:rFonts w:ascii="Times New Roman" w:hAnsi="Times New Roman" w:cs="Times New Roman"/>
        </w:rPr>
      </w:pPr>
      <w:r>
        <w:rPr>
          <w:rFonts w:ascii="Times New Roman" w:hAnsi="Times New Roman" w:cs="Times New Roman"/>
          <w:u w:val="single"/>
        </w:rPr>
        <w:t>Design Overview.</w:t>
      </w:r>
      <w:r w:rsidR="00023E04" w:rsidRPr="00432F65">
        <w:rPr>
          <w:rFonts w:ascii="Times New Roman" w:hAnsi="Times New Roman" w:cs="Times New Roman"/>
        </w:rPr>
        <w:t xml:space="preserve"> </w:t>
      </w:r>
      <w:r w:rsidR="002F2621">
        <w:rPr>
          <w:rFonts w:ascii="Times New Roman" w:hAnsi="Times New Roman" w:cs="Times New Roman"/>
        </w:rPr>
        <w:t>W</w:t>
      </w:r>
      <w:r w:rsidR="00023E04" w:rsidRPr="00432F65">
        <w:rPr>
          <w:rFonts w:ascii="Times New Roman" w:hAnsi="Times New Roman" w:cs="Times New Roman"/>
        </w:rPr>
        <w:t xml:space="preserve">e propose a within-subject design in which participants will undergo </w:t>
      </w:r>
      <w:r w:rsidR="002F2621">
        <w:rPr>
          <w:rFonts w:ascii="Times New Roman" w:hAnsi="Times New Roman" w:cs="Times New Roman"/>
        </w:rPr>
        <w:t>multiple</w:t>
      </w:r>
      <w:r w:rsidR="00023E04" w:rsidRPr="00432F65">
        <w:rPr>
          <w:rFonts w:ascii="Times New Roman" w:hAnsi="Times New Roman" w:cs="Times New Roman"/>
        </w:rPr>
        <w:t xml:space="preserve"> </w:t>
      </w:r>
      <w:r w:rsidR="002F2621">
        <w:rPr>
          <w:rFonts w:ascii="Times New Roman" w:hAnsi="Times New Roman" w:cs="Times New Roman"/>
        </w:rPr>
        <w:t xml:space="preserve">(5-8) </w:t>
      </w:r>
      <w:r w:rsidR="00023E04" w:rsidRPr="00432F65">
        <w:rPr>
          <w:rFonts w:ascii="Times New Roman" w:hAnsi="Times New Roman" w:cs="Times New Roman"/>
        </w:rPr>
        <w:t xml:space="preserve">separate sessions </w:t>
      </w:r>
      <w:r w:rsidR="00B2193D">
        <w:rPr>
          <w:rFonts w:ascii="Times New Roman" w:hAnsi="Times New Roman" w:cs="Times New Roman"/>
        </w:rPr>
        <w:t xml:space="preserve">with a combination of behavioral testing, fMRI, and TMS </w:t>
      </w:r>
      <w:r w:rsidR="00023E04" w:rsidRPr="00432F65">
        <w:rPr>
          <w:rFonts w:ascii="Times New Roman" w:hAnsi="Times New Roman" w:cs="Times New Roman"/>
        </w:rPr>
        <w:t xml:space="preserve">(see Figure </w:t>
      </w:r>
      <w:r w:rsidR="003E31B6">
        <w:rPr>
          <w:rFonts w:ascii="Times New Roman" w:hAnsi="Times New Roman" w:cs="Times New Roman"/>
        </w:rPr>
        <w:t>2</w:t>
      </w:r>
      <w:r w:rsidR="00023E04" w:rsidRPr="00432F65">
        <w:rPr>
          <w:rFonts w:ascii="Times New Roman" w:hAnsi="Times New Roman" w:cs="Times New Roman"/>
        </w:rPr>
        <w:t>).</w:t>
      </w:r>
      <w:r w:rsidR="00616DE7">
        <w:rPr>
          <w:rFonts w:ascii="Times New Roman" w:hAnsi="Times New Roman" w:cs="Times New Roman"/>
        </w:rPr>
        <w:t xml:space="preserve"> </w:t>
      </w:r>
      <w:r w:rsidR="002F2621">
        <w:rPr>
          <w:rFonts w:ascii="Times New Roman" w:hAnsi="Times New Roman" w:cs="Times New Roman"/>
        </w:rPr>
        <w:t>All p</w:t>
      </w:r>
      <w:r w:rsidR="00023E04" w:rsidRPr="00432F65">
        <w:rPr>
          <w:rFonts w:ascii="Times New Roman" w:hAnsi="Times New Roman" w:cs="Times New Roman"/>
        </w:rPr>
        <w:t>articipants will first undergo an initial</w:t>
      </w:r>
      <w:r w:rsidR="0043533A" w:rsidRPr="00432F65">
        <w:rPr>
          <w:rFonts w:ascii="Times New Roman" w:hAnsi="Times New Roman" w:cs="Times New Roman"/>
        </w:rPr>
        <w:t xml:space="preserve"> screening and baseline assessment session.</w:t>
      </w:r>
      <w:r w:rsidR="00616DE7">
        <w:rPr>
          <w:rFonts w:ascii="Times New Roman" w:hAnsi="Times New Roman" w:cs="Times New Roman"/>
        </w:rPr>
        <w:t xml:space="preserve"> </w:t>
      </w:r>
      <w:r w:rsidR="0043533A" w:rsidRPr="00432F65">
        <w:rPr>
          <w:rFonts w:ascii="Times New Roman" w:hAnsi="Times New Roman" w:cs="Times New Roman"/>
        </w:rPr>
        <w:t xml:space="preserve">During this session, subjects will be </w:t>
      </w:r>
      <w:r w:rsidR="0043533A" w:rsidRPr="00432F65">
        <w:rPr>
          <w:rFonts w:ascii="Times New Roman" w:hAnsi="Times New Roman" w:cs="Times New Roman"/>
        </w:rPr>
        <w:lastRenderedPageBreak/>
        <w:t>characterized with standard scales: Parkinsonism – MDS-Unified Parkinson Disease Rating Scale (UPDRS); Mood – GDS; Apathy – Lille Apathy Rating Scale; Cognition – a short battery of selected domain-specific tests used previously</w:t>
      </w:r>
      <w:r w:rsidR="006569DE">
        <w:rPr>
          <w:rFonts w:ascii="Times New Roman" w:hAnsi="Times New Roman" w:cs="Times New Roman"/>
        </w:rPr>
        <w:fldChar w:fldCharType="begin"/>
      </w:r>
      <w:r w:rsidR="006569DE">
        <w:rPr>
          <w:rFonts w:ascii="Times New Roman" w:hAnsi="Times New Roman" w:cs="Times New Roman"/>
        </w:rPr>
        <w:instrText xml:space="preserve"> ADDIN ZOTERO_ITEM CSL_CITATION {"citationID":"Ag12MF0F","properties":{"formattedCitation":"\\super 5\\nosupersub{}","plainCitation":"5","noteIndex":0},"citationItems":[{"id":427,"uris":["http://zotero.org/users/local/EdxWKqIa/items/GKXNZGRZ"],"uri":["http://zotero.org/users/local/EdxWKqIa/items/GKXNZGRZ"],"itemData":{"id":427,"type":"article-journal","abstract":"Objective: The aim of our study was to examine the relationship between corticostriatal A</w:instrText>
      </w:r>
      <w:r w:rsidR="006569DE">
        <w:rPr>
          <w:rFonts w:ascii="Arial Unicode MS" w:hAnsi="Arial Unicode MS" w:cs="Arial Unicode MS"/>
        </w:rPr>
        <w:instrText>␤</w:instrText>
      </w:r>
      <w:r w:rsidR="006569DE">
        <w:rPr>
          <w:rFonts w:ascii="Times New Roman" w:hAnsi="Times New Roman" w:cs="Times New Roman"/>
        </w:rPr>
        <w:instrText>amyloid deposition and cognitive dysfunction in a cohort of patients with Parkinson disease (PD) at risk for dementia.\nMethods: This was a cross-sectional study of 40 patients with PD with mild cognitive impairment (MCI) or other known dementia risk factors. Subjects underwent dynamic A</w:instrText>
      </w:r>
      <w:r w:rsidR="006569DE">
        <w:rPr>
          <w:rFonts w:ascii="Arial Unicode MS" w:hAnsi="Arial Unicode MS" w:cs="Arial Unicode MS"/>
        </w:rPr>
        <w:instrText>␤</w:instrText>
      </w:r>
      <w:r w:rsidR="006569DE">
        <w:rPr>
          <w:rFonts w:ascii="Times New Roman" w:hAnsi="Times New Roman" w:cs="Times New Roman"/>
        </w:rPr>
        <w:instrText>-amyloid and vesicular monoamine transporter 2 PET imaging using [11C] Pittsburgh compound B (PiB) and [11C]dihydrotetrabenazine (DTBZ), respectively, and neuropsychological assessment. PiB and DTBZ PET data were analyzed using the Logan graphical method to determine cerebral PiB deposition relative to the cerebellar hemispheres and striatal DTBZ binding relative to occipital neocortex. Component z scores were calculated for individual cognitive domains (memory, visuospatial processing, working memory/attention, and executive function) and combined linearly for global estimation of cognition. Correlation of cognitive function and cortical PiB binding was investigated.\nResults: Elevated cerebral PiB binding at levels seen in patients with AD was infrequent (6 of 40 subjects). Mean cortical PiB binding in the entire cohort was 1.16 Ϯ 0.16 (distribution volume ratio; range 0.96–1.78). A significant correlation was noted between cortical PiB binding and global composite cognitive function (r ϭ Ϫ0.55, p Ͻ 0.005) as well as the Wechsler Adult Intelligence Scale score (r ϭ Ϫ0.54, p ϭ 0.0004).\nConclusion: Elevated cerebral A</w:instrText>
      </w:r>
      <w:r w:rsidR="006569DE">
        <w:rPr>
          <w:rFonts w:ascii="Arial Unicode MS" w:hAnsi="Arial Unicode MS" w:cs="Arial Unicode MS"/>
        </w:rPr>
        <w:instrText>␤</w:instrText>
      </w:r>
      <w:r w:rsidR="006569DE">
        <w:rPr>
          <w:rFonts w:ascii="Times New Roman" w:hAnsi="Times New Roman" w:cs="Times New Roman"/>
        </w:rPr>
        <w:instrText xml:space="preserve">-amyloid deposition at levels seen in Alzheimer disease is uncommon in subjects with PD at risk for dementia. In our sample, the prevalence of markedly elevated PiB binding was significantly lower than that found in prior studies of cognitively normal elderly individuals. Neocortical PiB binding correlated robustly with measures of cognitive impairment in our cohort. Neurology® 2012;79:1161–1167","container-title":"Neurology","DOI":"10.1212/WNL.0b013e3182698d4a","ISSN":"0028-3878, 1526-632X","issue":"11","journalAbbreviation":"Neurology","language":"en","page":"1161-1167","source":"DOI.org (Crossref)","title":"A -amyloid deposition in patients with Parkinson disease at risk for development of dementia","volume":"79","author":[{"family":"Petrou","given":"M."},{"family":"Bohnen","given":"N. I."},{"family":"Muller","given":"M. L. T. M."},{"family":"Koeppe","given":"R. A."},{"family":"Albin","given":"R. L."},{"family":"Frey","given":"K. A."}],"issued":{"date-parts":[["2012",9,11]]}}}],"schema":"https://github.com/citation-style-language/schema/raw/master/csl-citation.json"} </w:instrText>
      </w:r>
      <w:r w:rsidR="006569DE">
        <w:rPr>
          <w:rFonts w:ascii="Times New Roman" w:hAnsi="Times New Roman" w:cs="Times New Roman"/>
        </w:rPr>
        <w:fldChar w:fldCharType="separate"/>
      </w:r>
      <w:r w:rsidR="006569DE" w:rsidRPr="006569DE">
        <w:rPr>
          <w:rFonts w:ascii="Times New Roman" w:hAnsi="Times New Roman" w:cs="Times New Roman"/>
          <w:vertAlign w:val="superscript"/>
        </w:rPr>
        <w:t>5</w:t>
      </w:r>
      <w:r w:rsidR="006569DE">
        <w:rPr>
          <w:rFonts w:ascii="Times New Roman" w:hAnsi="Times New Roman" w:cs="Times New Roman"/>
        </w:rPr>
        <w:fldChar w:fldCharType="end"/>
      </w:r>
      <w:r w:rsidR="0043533A" w:rsidRPr="00432F65">
        <w:rPr>
          <w:rFonts w:ascii="Times New Roman" w:hAnsi="Times New Roman" w:cs="Times New Roman"/>
        </w:rPr>
        <w:t>.</w:t>
      </w:r>
      <w:r w:rsidR="00616DE7">
        <w:rPr>
          <w:rFonts w:ascii="Times New Roman" w:hAnsi="Times New Roman" w:cs="Times New Roman"/>
        </w:rPr>
        <w:t xml:space="preserve"> </w:t>
      </w:r>
      <w:r w:rsidR="0043533A" w:rsidRPr="00432F65">
        <w:rPr>
          <w:rFonts w:ascii="Times New Roman" w:hAnsi="Times New Roman" w:cs="Times New Roman"/>
        </w:rPr>
        <w:t>Bradykinesia will be quantified with a tapping task used extensively in prior studies</w:t>
      </w:r>
      <w:r w:rsidR="006569DE">
        <w:rPr>
          <w:rFonts w:ascii="Times New Roman" w:hAnsi="Times New Roman" w:cs="Times New Roman"/>
        </w:rPr>
        <w:fldChar w:fldCharType="begin"/>
      </w:r>
      <w:r w:rsidR="006569DE">
        <w:rPr>
          <w:rFonts w:ascii="Times New Roman" w:hAnsi="Times New Roman" w:cs="Times New Roman"/>
        </w:rPr>
        <w:instrText xml:space="preserve"> ADDIN ZOTERO_ITEM CSL_CITATION {"citationID":"aloyn8jF","properties":{"formattedCitation":"\\super 6,7\\nosupersub{}","plainCitation":"6,7","noteIndex":0},"citationItems":[{"id":467,"uris":["http://zotero.org/users/local/EdxWKqIa/items/Y9VW7LWG"],"uri":["http://zotero.org/users/local/EdxWKqIa/items/Y9VW7LWG"],"itemData":{"id":467,"type":"article-journal","container-title":"Archives of Neurology","DOI":"10.1001/archneur.1992.00530350037016","ISSN":"0003-9942","issue":"11","journalAbbreviation":"Arch Neurol","language":"en","page":"1123","source":"DOI.org (Crossref)","title":"Effect of Long-term Therapy on the Pharmacodynamics of Levodopa: Relation to On-Off Phenomenon","title-short":"Effect of Long-term Therapy on the Pharmacodynamics of Levodopa","volume":"49","author":[{"family":"Nutt","given":"John G."}],"issued":{"date-parts":[["1992",11,1]]}}},{"id":426,"uris":["http://zotero.org/users/local/EdxWKqIa/items/MSH8FDA9"],"uri":["http://zotero.org/users/local/EdxWKqIa/items/MSH8FDA9"],"itemData":{"id":426,"type":"article-journal","container-title":"Annals of Neurology","DOI":"10.1002/ana.10189","ISSN":"0364-5134, 1531-8249","issue":"6","journalAbbreviation":"Ann Neurol.","language":"en","page":"686-693","source":"DOI.org (Crossref)","title":"Evolution of the response to levodopa during the first 4 years of therapy","volume":"51","author":[{"family":"Nutt","given":"John G."},{"family":"Carter","given":"Julie H."},{"family":"Lea","given":"Eric S."},{"family":"Sexton","given":"Gary J."}],"issued":{"date-parts":[["2002",6]]}}}],"schema":"https://github.com/citation-style-language/schema/raw/master/csl-citation.json"} </w:instrText>
      </w:r>
      <w:r w:rsidR="006569DE">
        <w:rPr>
          <w:rFonts w:ascii="Times New Roman" w:hAnsi="Times New Roman" w:cs="Times New Roman"/>
        </w:rPr>
        <w:fldChar w:fldCharType="separate"/>
      </w:r>
      <w:r w:rsidR="006569DE" w:rsidRPr="006569DE">
        <w:rPr>
          <w:rFonts w:ascii="Times New Roman" w:hAnsi="Times New Roman" w:cs="Times New Roman"/>
          <w:vertAlign w:val="superscript"/>
        </w:rPr>
        <w:t>6,7</w:t>
      </w:r>
      <w:r w:rsidR="006569DE">
        <w:rPr>
          <w:rFonts w:ascii="Times New Roman" w:hAnsi="Times New Roman" w:cs="Times New Roman"/>
        </w:rPr>
        <w:fldChar w:fldCharType="end"/>
      </w:r>
      <w:r w:rsidR="0043533A" w:rsidRPr="00432F65">
        <w:rPr>
          <w:rFonts w:ascii="Times New Roman" w:hAnsi="Times New Roman" w:cs="Times New Roman"/>
        </w:rPr>
        <w:t xml:space="preserve"> (see below).</w:t>
      </w:r>
      <w:r w:rsidR="00616DE7">
        <w:rPr>
          <w:rFonts w:ascii="Times New Roman" w:hAnsi="Times New Roman" w:cs="Times New Roman"/>
          <w:vertAlign w:val="superscript"/>
        </w:rPr>
        <w:t xml:space="preserve"> </w:t>
      </w:r>
      <w:r w:rsidR="0043533A" w:rsidRPr="00432F65">
        <w:rPr>
          <w:rFonts w:ascii="Times New Roman" w:hAnsi="Times New Roman" w:cs="Times New Roman"/>
        </w:rPr>
        <w:t>Depending on an individual’s face musculature, frontal stimulation can be uncomfortable.</w:t>
      </w:r>
      <w:r w:rsidR="00616DE7">
        <w:rPr>
          <w:rFonts w:ascii="Times New Roman" w:hAnsi="Times New Roman" w:cs="Times New Roman"/>
        </w:rPr>
        <w:t xml:space="preserve"> </w:t>
      </w:r>
      <w:r w:rsidR="0043533A" w:rsidRPr="00432F65">
        <w:rPr>
          <w:rFonts w:ascii="Times New Roman" w:hAnsi="Times New Roman" w:cs="Times New Roman"/>
        </w:rPr>
        <w:t xml:space="preserve">During this </w:t>
      </w:r>
      <w:r w:rsidR="00302F05" w:rsidRPr="00432F65">
        <w:rPr>
          <w:rFonts w:ascii="Times New Roman" w:hAnsi="Times New Roman" w:cs="Times New Roman"/>
        </w:rPr>
        <w:t xml:space="preserve">initial </w:t>
      </w:r>
      <w:r w:rsidR="0043533A" w:rsidRPr="00432F65">
        <w:rPr>
          <w:rFonts w:ascii="Times New Roman" w:hAnsi="Times New Roman" w:cs="Times New Roman"/>
        </w:rPr>
        <w:t>session, we will additionally assess stimulation tolerability by allowing subjects to feel short trains of TMS stimulation to approximate stimulation targets.</w:t>
      </w:r>
      <w:r w:rsidR="00616DE7">
        <w:rPr>
          <w:rFonts w:ascii="Times New Roman" w:hAnsi="Times New Roman" w:cs="Times New Roman"/>
        </w:rPr>
        <w:t xml:space="preserve"> </w:t>
      </w:r>
      <w:r w:rsidR="00B2193D">
        <w:rPr>
          <w:rFonts w:ascii="Times New Roman" w:hAnsi="Times New Roman" w:cs="Times New Roman"/>
        </w:rPr>
        <w:t xml:space="preserve">Once tolerability has been established, we will determine the participant’s </w:t>
      </w:r>
      <w:r w:rsidR="00A55D82">
        <w:rPr>
          <w:rFonts w:ascii="Times New Roman" w:hAnsi="Times New Roman" w:cs="Times New Roman"/>
        </w:rPr>
        <w:t xml:space="preserve">individual </w:t>
      </w:r>
      <w:r w:rsidR="00B2193D">
        <w:rPr>
          <w:rFonts w:ascii="Times New Roman" w:hAnsi="Times New Roman" w:cs="Times New Roman"/>
        </w:rPr>
        <w:t xml:space="preserve">stimulation </w:t>
      </w:r>
      <w:r w:rsidR="00A55D82">
        <w:rPr>
          <w:rFonts w:ascii="Times New Roman" w:hAnsi="Times New Roman" w:cs="Times New Roman"/>
        </w:rPr>
        <w:t>intensity for use in subsequent sessions</w:t>
      </w:r>
      <w:r w:rsidR="00B2193D">
        <w:rPr>
          <w:rFonts w:ascii="Times New Roman" w:hAnsi="Times New Roman" w:cs="Times New Roman"/>
        </w:rPr>
        <w:t>.</w:t>
      </w:r>
    </w:p>
    <w:p w14:paraId="56AE7A1B" w14:textId="670778B3" w:rsidR="00B2193D" w:rsidRPr="00766F9A" w:rsidRDefault="00302F05" w:rsidP="00A55D82">
      <w:pPr>
        <w:ind w:firstLine="720"/>
        <w:rPr>
          <w:rFonts w:ascii="Times New Roman" w:hAnsi="Times New Roman" w:cs="Times New Roman"/>
          <w:i/>
        </w:rPr>
      </w:pPr>
      <w:r w:rsidRPr="00432F65">
        <w:rPr>
          <w:rFonts w:ascii="Times New Roman" w:hAnsi="Times New Roman" w:cs="Times New Roman"/>
        </w:rPr>
        <w:t xml:space="preserve">Subjects who pass screening will then return for an initial MRI session. This session will be used to obtain structural MRI scans, baseline measurements of resting-state functional connectivity, </w:t>
      </w:r>
      <w:r w:rsidR="00A55D82">
        <w:rPr>
          <w:rFonts w:ascii="Times New Roman" w:hAnsi="Times New Roman" w:cs="Times New Roman"/>
        </w:rPr>
        <w:t>and both</w:t>
      </w:r>
      <w:r w:rsidRPr="00432F65">
        <w:rPr>
          <w:rFonts w:ascii="Times New Roman" w:hAnsi="Times New Roman" w:cs="Times New Roman"/>
        </w:rPr>
        <w:t xml:space="preserve"> task-based activation and functional connectivity.</w:t>
      </w:r>
      <w:r w:rsidR="00616DE7">
        <w:rPr>
          <w:rFonts w:ascii="Times New Roman" w:hAnsi="Times New Roman" w:cs="Times New Roman"/>
        </w:rPr>
        <w:t xml:space="preserve"> </w:t>
      </w:r>
      <w:r w:rsidR="00B2193D">
        <w:rPr>
          <w:rFonts w:ascii="Times New Roman" w:hAnsi="Times New Roman" w:cs="Times New Roman"/>
        </w:rPr>
        <w:t>Frontal cortex stimulation targets will be individually defined based on resting-state and task-based measures from this initial session</w:t>
      </w:r>
      <w:r w:rsidR="003E31B6">
        <w:rPr>
          <w:rFonts w:ascii="Times New Roman" w:hAnsi="Times New Roman" w:cs="Times New Roman"/>
        </w:rPr>
        <w:t xml:space="preserve"> (see below)</w:t>
      </w:r>
      <w:r w:rsidR="00B2193D">
        <w:rPr>
          <w:rFonts w:ascii="Times New Roman" w:hAnsi="Times New Roman" w:cs="Times New Roman"/>
        </w:rPr>
        <w:t>.</w:t>
      </w:r>
      <w:r w:rsidR="003A260F">
        <w:rPr>
          <w:rFonts w:ascii="Times New Roman" w:hAnsi="Times New Roman" w:cs="Times New Roman"/>
        </w:rPr>
        <w:t xml:space="preserve"> </w:t>
      </w:r>
      <w:r w:rsidR="0025155A">
        <w:rPr>
          <w:rFonts w:ascii="Times New Roman" w:hAnsi="Times New Roman" w:cs="Times New Roman"/>
        </w:rPr>
        <w:t>While combining neuroimaging with TMS will provide a strong mechanistic understanding of the role of AMI nodes in PD, gait cannot be directly assessed in the neuroimaging environment</w:t>
      </w:r>
      <w:r w:rsidR="003A260F">
        <w:rPr>
          <w:rFonts w:ascii="Times New Roman" w:hAnsi="Times New Roman" w:cs="Times New Roman"/>
        </w:rPr>
        <w:t>.</w:t>
      </w:r>
      <w:r w:rsidR="00847825">
        <w:rPr>
          <w:rFonts w:ascii="Times New Roman" w:hAnsi="Times New Roman" w:cs="Times New Roman"/>
        </w:rPr>
        <w:t xml:space="preserve"> </w:t>
      </w:r>
      <w:r w:rsidR="003A260F">
        <w:rPr>
          <w:rFonts w:ascii="Times New Roman" w:hAnsi="Times New Roman" w:cs="Times New Roman"/>
        </w:rPr>
        <w:t>Instead, participants will perform a demanding precision force-tracking task (see below).</w:t>
      </w:r>
      <w:r w:rsidR="00847825">
        <w:rPr>
          <w:rFonts w:ascii="Times New Roman" w:hAnsi="Times New Roman" w:cs="Times New Roman"/>
        </w:rPr>
        <w:t xml:space="preserve"> </w:t>
      </w:r>
      <w:r w:rsidR="003A260F" w:rsidRPr="00766F9A">
        <w:rPr>
          <w:rFonts w:ascii="Times New Roman" w:hAnsi="Times New Roman" w:cs="Times New Roman"/>
          <w:i/>
        </w:rPr>
        <w:t>Prior work has shown that precision grip tasks</w:t>
      </w:r>
      <w:r w:rsidR="00766F9A">
        <w:rPr>
          <w:rFonts w:ascii="Times New Roman" w:hAnsi="Times New Roman" w:cs="Times New Roman"/>
          <w:i/>
        </w:rPr>
        <w:t xml:space="preserve"> such as this one and</w:t>
      </w:r>
      <w:r w:rsidR="0025155A" w:rsidRPr="00766F9A">
        <w:rPr>
          <w:rFonts w:ascii="Times New Roman" w:hAnsi="Times New Roman" w:cs="Times New Roman"/>
          <w:i/>
        </w:rPr>
        <w:t xml:space="preserve"> other lab-based motor tasks track</w:t>
      </w:r>
      <w:r w:rsidR="003A260F" w:rsidRPr="00766F9A">
        <w:rPr>
          <w:rFonts w:ascii="Times New Roman" w:hAnsi="Times New Roman" w:cs="Times New Roman"/>
          <w:i/>
        </w:rPr>
        <w:t xml:space="preserve"> well with both disease progression and gait dysfunction in PwP</w:t>
      </w:r>
      <w:r w:rsidR="006569DE">
        <w:rPr>
          <w:rFonts w:ascii="Times New Roman" w:hAnsi="Times New Roman" w:cs="Times New Roman"/>
          <w:i/>
        </w:rPr>
        <w:fldChar w:fldCharType="begin"/>
      </w:r>
      <w:r w:rsidR="006569DE">
        <w:rPr>
          <w:rFonts w:ascii="Times New Roman" w:hAnsi="Times New Roman" w:cs="Times New Roman"/>
          <w:i/>
        </w:rPr>
        <w:instrText xml:space="preserve"> ADDIN ZOTERO_ITEM CSL_CITATION {"citationID":"hU7ukuVP","properties":{"formattedCitation":"\\super 8,9\\nosupersub{}","plainCitation":"8,9","noteIndex":0},"citationItems":[{"id":410,"uris":["http://zotero.org/users/local/EdxWKqIa/items/ZUX6P7MK"],"uri":["http://zotero.org/users/local/EdxWKqIa/items/ZUX6P7MK"],"itemData":{"id":410,"type":"article-journal","abstract":"In order to investigate sensorimotor processing and force development in Parkinson’s disease, 16 patients, four patients with hemiparkinsonism and 12 age-matched normal subjects were assessed during lifting and holding of an object in a precision grip between thumb and foreﬁnger, or holding the object in this grip at a ﬁxed height above a table. In the former case, object loading could be changed between lifts without warning. In the latter case, unexpected step load changes to the object were applied to the object with a torque motor. All procedures could be applied with or without visual control of the hand and the object. Normal subjects lifted an unpredictable load employing the grip force parameters used in the preceding lift. If a load change was encountered, the parameters became adapted to the new conditions during the lift, modulating grip forces to match the loading. Parkinsonian patients retained this strategy and the ability to regulate grip forces according to load. Under all conditions, however, parkinsonian subjects developed abnormally high grip forces in both the lift and the hold phase, although the ratio of these forces remained normal. Lifting height was normal in parkinsonian subjects, but the duration of the lifting task was signiﬁcantly prolonged, due to a marked slowing in the rate of grip force development in the lead-up to object lift-off and to prolongation of the movement phase.","container-title":"Brain","DOI":"10.1093/brain/121.9.1771","ISSN":"14602156","issue":"9","language":"en","page":"1771-1784","source":"DOI.org (Crossref)","title":"Precision grip and Parkinson's disease","volume":"121","author":[{"family":"Fellows","given":"S."}],"issued":{"date-parts":[["1998",9,1]]}}},{"id":412,"uris":["http://zotero.org/users/local/EdxWKqIa/items/R6RVR7YB"],"uri":["http://zotero.org/users/local/EdxWKqIa/items/R6RVR7YB"],"itemData":{"id":412,"type":"article-journal","container-title":"Neuroscience &amp; Biobehavioral Reviews","DOI":"10.1016/j.neubiorev.2016.07.010","ISSN":"01497634","journalAbbreviation":"Neuroscience &amp; Biobehavioral Reviews","language":"en","page":"727-740","source":"DOI.org (Crossref)","title":"Motor symptoms in Parkinson’s disease: A unified framework","title-short":"Motor symptoms in Parkinson’s disease","volume":"68","author":[{"family":"Moustafa","given":"Ahmed A."},{"family":"Chakravarthy","given":"Srinivasa"},{"family":"Phillips","given":"Joseph R."},{"family":"Gupta","given":"Ankur"},{"family":"Keri","given":"Szabolcs"},{"family":"Polner","given":"Bertalan"},{"family":"Frank","given":"Michael J."},{"family":"Jahanshahi","given":"Marjan"}],"issued":{"date-parts":[["2016",9]]}}}],"schema":"https://github.com/citation-style-language/schema/raw/master/csl-citation.json"} </w:instrText>
      </w:r>
      <w:r w:rsidR="006569DE">
        <w:rPr>
          <w:rFonts w:ascii="Times New Roman" w:hAnsi="Times New Roman" w:cs="Times New Roman"/>
          <w:i/>
        </w:rPr>
        <w:fldChar w:fldCharType="separate"/>
      </w:r>
      <w:r w:rsidR="006569DE" w:rsidRPr="006569DE">
        <w:rPr>
          <w:rFonts w:ascii="Times New Roman" w:hAnsi="Times New Roman" w:cs="Times New Roman"/>
          <w:vertAlign w:val="superscript"/>
        </w:rPr>
        <w:t>8,9</w:t>
      </w:r>
      <w:r w:rsidR="006569DE">
        <w:rPr>
          <w:rFonts w:ascii="Times New Roman" w:hAnsi="Times New Roman" w:cs="Times New Roman"/>
          <w:i/>
        </w:rPr>
        <w:fldChar w:fldCharType="end"/>
      </w:r>
      <w:r w:rsidR="003A260F" w:rsidRPr="00766F9A">
        <w:rPr>
          <w:rFonts w:ascii="Times New Roman" w:hAnsi="Times New Roman" w:cs="Times New Roman"/>
          <w:i/>
        </w:rPr>
        <w:t>.</w:t>
      </w:r>
    </w:p>
    <w:p w14:paraId="07D57CB4" w14:textId="0A55F4E2" w:rsidR="00871639" w:rsidRPr="006B2314" w:rsidRDefault="00976F60" w:rsidP="00A809A3">
      <w:pPr>
        <w:rPr>
          <w:rFonts w:ascii="Times New Roman" w:hAnsi="Times New Roman" w:cs="Times New Roman"/>
        </w:rPr>
      </w:pPr>
      <w:bookmarkStart w:id="0" w:name="_GoBack"/>
      <w:r>
        <w:rPr>
          <w:rFonts w:ascii="Times New Roman" w:hAnsi="Times New Roman" w:cs="Times New Roman"/>
          <w:noProof/>
        </w:rPr>
        <mc:AlternateContent>
          <mc:Choice Requires="wpg">
            <w:drawing>
              <wp:anchor distT="0" distB="0" distL="114300" distR="114300" simplePos="0" relativeHeight="251649024" behindDoc="1" locked="0" layoutInCell="1" allowOverlap="1" wp14:anchorId="6B11AE91" wp14:editId="776CB365">
                <wp:simplePos x="0" y="0"/>
                <wp:positionH relativeFrom="margin">
                  <wp:posOffset>47625</wp:posOffset>
                </wp:positionH>
                <wp:positionV relativeFrom="paragraph">
                  <wp:posOffset>190500</wp:posOffset>
                </wp:positionV>
                <wp:extent cx="6505575" cy="3075940"/>
                <wp:effectExtent l="0" t="0" r="9525" b="0"/>
                <wp:wrapTight wrapText="bothSides">
                  <wp:wrapPolygon edited="0">
                    <wp:start x="0" y="0"/>
                    <wp:lineTo x="0" y="21404"/>
                    <wp:lineTo x="21568" y="21404"/>
                    <wp:lineTo x="21568" y="0"/>
                    <wp:lineTo x="0" y="0"/>
                  </wp:wrapPolygon>
                </wp:wrapTight>
                <wp:docPr id="12" name="Group 12"/>
                <wp:cNvGraphicFramePr/>
                <a:graphic xmlns:a="http://schemas.openxmlformats.org/drawingml/2006/main">
                  <a:graphicData uri="http://schemas.microsoft.com/office/word/2010/wordprocessingGroup">
                    <wpg:wgp>
                      <wpg:cNvGrpSpPr/>
                      <wpg:grpSpPr>
                        <a:xfrm>
                          <a:off x="0" y="0"/>
                          <a:ext cx="6505575" cy="3075940"/>
                          <a:chOff x="0" y="96840"/>
                          <a:chExt cx="6858000" cy="3475489"/>
                        </a:xfrm>
                      </wpg:grpSpPr>
                      <pic:pic xmlns:pic="http://schemas.openxmlformats.org/drawingml/2006/picture">
                        <pic:nvPicPr>
                          <pic:cNvPr id="9" name="Picture 9"/>
                          <pic:cNvPicPr>
                            <a:picLocks noChangeAspect="1"/>
                          </pic:cNvPicPr>
                        </pic:nvPicPr>
                        <pic:blipFill rotWithShape="1">
                          <a:blip r:embed="rId9">
                            <a:extLst>
                              <a:ext uri="{28A0092B-C50C-407E-A947-70E740481C1C}">
                                <a14:useLocalDpi xmlns:a14="http://schemas.microsoft.com/office/drawing/2010/main" val="0"/>
                              </a:ext>
                            </a:extLst>
                          </a:blip>
                          <a:srcRect t="2610" b="3769"/>
                          <a:stretch/>
                        </pic:blipFill>
                        <pic:spPr>
                          <a:xfrm>
                            <a:off x="0" y="96840"/>
                            <a:ext cx="6858000" cy="3475489"/>
                          </a:xfrm>
                          <a:prstGeom prst="rect">
                            <a:avLst/>
                          </a:prstGeom>
                        </pic:spPr>
                      </pic:pic>
                      <wps:wsp>
                        <wps:cNvPr id="217" name="Text Box 2"/>
                        <wps:cNvSpPr txBox="1">
                          <a:spLocks noChangeArrowheads="1"/>
                        </wps:cNvSpPr>
                        <wps:spPr bwMode="auto">
                          <a:xfrm>
                            <a:off x="195263" y="200255"/>
                            <a:ext cx="2724150" cy="348600"/>
                          </a:xfrm>
                          <a:prstGeom prst="rect">
                            <a:avLst/>
                          </a:prstGeom>
                          <a:solidFill>
                            <a:srgbClr val="FFFFFF"/>
                          </a:solidFill>
                          <a:ln w="9525">
                            <a:noFill/>
                            <a:miter lim="800000"/>
                            <a:headEnd/>
                            <a:tailEnd/>
                          </a:ln>
                        </wps:spPr>
                        <wps:txbx>
                          <w:txbxContent>
                            <w:p w14:paraId="16762705" w14:textId="693F0D66" w:rsidR="001E72CB" w:rsidRPr="001E72CB" w:rsidRDefault="001E72CB" w:rsidP="001E72CB">
                              <w:pPr>
                                <w:rPr>
                                  <w:rFonts w:ascii="Times New Roman" w:hAnsi="Times New Roman" w:cs="Times New Roman"/>
                                </w:rPr>
                              </w:pPr>
                              <w:r w:rsidRPr="001E72CB">
                                <w:rPr>
                                  <w:rFonts w:ascii="Times New Roman" w:hAnsi="Times New Roman" w:cs="Times New Roman"/>
                                  <w:b/>
                                </w:rPr>
                                <w:t xml:space="preserve">Figure </w:t>
                              </w:r>
                              <w:r w:rsidR="006B2314">
                                <w:rPr>
                                  <w:rFonts w:ascii="Times New Roman" w:hAnsi="Times New Roman" w:cs="Times New Roman"/>
                                  <w:b/>
                                </w:rPr>
                                <w:t>2</w:t>
                              </w:r>
                              <w:r w:rsidRPr="001E72CB">
                                <w:rPr>
                                  <w:rFonts w:ascii="Times New Roman" w:hAnsi="Times New Roman" w:cs="Times New Roman"/>
                                  <w:b/>
                                </w:rPr>
                                <w:t>.</w:t>
                              </w:r>
                              <w:r w:rsidRPr="001E72CB">
                                <w:rPr>
                                  <w:rFonts w:ascii="Times New Roman" w:hAnsi="Times New Roman" w:cs="Times New Roman"/>
                                </w:rPr>
                                <w:t xml:space="preserve"> Experimental Timeli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B11AE91" id="Group 12" o:spid="_x0000_s1029" style="position:absolute;margin-left:3.75pt;margin-top:15pt;width:512.25pt;height:242.2pt;z-index:-251667456;mso-position-horizontal-relative:margin;mso-width-relative:margin;mso-height-relative:margin" coordorigin=",968" coordsize="68580,347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">
                <v:shape id="Picture 9" o:spid="_x0000_s1030" type="#_x0000_t75" style="position:absolute;top:968;width:68580;height:347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">
                  <v:imagedata r:id="rId10" o:title="" croptop="1710f" cropbottom="2470f"/>
                  <v:path arrowok="t"/>
                </v:shape>
                <v:shape id="Text Box 2" o:spid="_x0000_s1031" type="#_x0000_t202" style="position:absolute;left:1952;top:2002;width:27242;height:3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6762705" w14:textId="693F0D66" w:rsidR="001E72CB" w:rsidRPr="001E72CB" w:rsidRDefault="001E72CB" w:rsidP="001E72CB">
                        <w:pPr>
                          <w:rPr>
                            <w:rFonts w:ascii="Times New Roman" w:hAnsi="Times New Roman" w:cs="Times New Roman"/>
                          </w:rPr>
                        </w:pPr>
                        <w:r w:rsidRPr="001E72CB">
                          <w:rPr>
                            <w:rFonts w:ascii="Times New Roman" w:hAnsi="Times New Roman" w:cs="Times New Roman"/>
                            <w:b/>
                          </w:rPr>
                          <w:t xml:space="preserve">Figure </w:t>
                        </w:r>
                        <w:r w:rsidR="006B2314">
                          <w:rPr>
                            <w:rFonts w:ascii="Times New Roman" w:hAnsi="Times New Roman" w:cs="Times New Roman"/>
                            <w:b/>
                          </w:rPr>
                          <w:t>2</w:t>
                        </w:r>
                        <w:r w:rsidRPr="001E72CB">
                          <w:rPr>
                            <w:rFonts w:ascii="Times New Roman" w:hAnsi="Times New Roman" w:cs="Times New Roman"/>
                            <w:b/>
                          </w:rPr>
                          <w:t>.</w:t>
                        </w:r>
                        <w:r w:rsidRPr="001E72CB">
                          <w:rPr>
                            <w:rFonts w:ascii="Times New Roman" w:hAnsi="Times New Roman" w:cs="Times New Roman"/>
                          </w:rPr>
                          <w:t xml:space="preserve"> Experimental Timeline</w:t>
                        </w:r>
                      </w:p>
                    </w:txbxContent>
                  </v:textbox>
                </v:shape>
                <w10:wrap type="tight" anchorx="margin"/>
              </v:group>
            </w:pict>
          </mc:Fallback>
        </mc:AlternateContent>
      </w:r>
      <w:bookmarkEnd w:id="0"/>
      <w:r w:rsidR="00097B63">
        <w:rPr>
          <w:rFonts w:ascii="Times New Roman" w:hAnsi="Times New Roman" w:cs="Times New Roman"/>
          <w:noProof/>
        </w:rPr>
        <w:t xml:space="preserve"> </w:t>
      </w:r>
    </w:p>
    <w:p w14:paraId="6813A91C" w14:textId="6998EAAA" w:rsidR="00871639" w:rsidRPr="00432F65" w:rsidRDefault="00871639" w:rsidP="00AD0C46">
      <w:pPr>
        <w:rPr>
          <w:rFonts w:ascii="Times New Roman" w:hAnsi="Times New Roman" w:cs="Times New Roman"/>
        </w:rPr>
      </w:pPr>
      <w:r w:rsidRPr="00432F65">
        <w:rPr>
          <w:rFonts w:ascii="Times New Roman" w:hAnsi="Times New Roman" w:cs="Times New Roman"/>
          <w:i/>
        </w:rPr>
        <w:t>Participant Recruitment</w:t>
      </w:r>
      <w:r w:rsidR="008A1115">
        <w:rPr>
          <w:rFonts w:ascii="Times New Roman" w:hAnsi="Times New Roman" w:cs="Times New Roman"/>
          <w:i/>
        </w:rPr>
        <w:t xml:space="preserve">. </w:t>
      </w:r>
      <w:r w:rsidRPr="00432F65">
        <w:rPr>
          <w:rFonts w:ascii="Times New Roman" w:hAnsi="Times New Roman" w:cs="Times New Roman"/>
        </w:rPr>
        <w:t>We will study PD subjects recruited from the Movement Disorders Clinic at the University of Michigan where Dr. Albin, co-investigator on this proposal, serves as the co-director. This clinic sees approximately 1300 PD patients annually and many of these patients have participated in research as the University of Michigan.</w:t>
      </w:r>
      <w:r w:rsidR="00616DE7">
        <w:rPr>
          <w:rFonts w:ascii="Times New Roman" w:hAnsi="Times New Roman" w:cs="Times New Roman"/>
        </w:rPr>
        <w:t xml:space="preserve"> </w:t>
      </w:r>
      <w:r w:rsidRPr="00432F65">
        <w:rPr>
          <w:rFonts w:ascii="Times New Roman" w:hAnsi="Times New Roman" w:cs="Times New Roman"/>
        </w:rPr>
        <w:t>Subjects must meet Movement Disorder Society (MDS) criteria for PD.</w:t>
      </w:r>
      <w:r w:rsidR="00616DE7">
        <w:rPr>
          <w:rFonts w:ascii="Times New Roman" w:hAnsi="Times New Roman" w:cs="Times New Roman"/>
        </w:rPr>
        <w:t xml:space="preserve"> </w:t>
      </w:r>
      <w:r w:rsidRPr="00432F65">
        <w:rPr>
          <w:rFonts w:ascii="Times New Roman" w:hAnsi="Times New Roman" w:cs="Times New Roman"/>
        </w:rPr>
        <w:t>Only H</w:t>
      </w:r>
      <w:r w:rsidR="00E637C3">
        <w:rPr>
          <w:rFonts w:ascii="Times New Roman" w:hAnsi="Times New Roman" w:cs="Times New Roman"/>
        </w:rPr>
        <w:t>&amp;Y2</w:t>
      </w:r>
      <w:r w:rsidRPr="00432F65">
        <w:rPr>
          <w:rFonts w:ascii="Times New Roman" w:hAnsi="Times New Roman" w:cs="Times New Roman"/>
        </w:rPr>
        <w:t>-3 subjects on a stable DRT plan will be enrolled.</w:t>
      </w:r>
      <w:r w:rsidR="00616DE7">
        <w:rPr>
          <w:rFonts w:ascii="Times New Roman" w:hAnsi="Times New Roman" w:cs="Times New Roman"/>
        </w:rPr>
        <w:t xml:space="preserve"> </w:t>
      </w:r>
      <w:r w:rsidRPr="00432F65">
        <w:rPr>
          <w:rFonts w:ascii="Times New Roman" w:hAnsi="Times New Roman" w:cs="Times New Roman"/>
        </w:rPr>
        <w:t xml:space="preserve">Exclusion criteria include significant cognitive impairment (Montreal Cognitive Assessment score &lt;24), significant depression (Geriatric Depression Scale [GDS] &gt;5), stimulant use, </w:t>
      </w:r>
      <w:r w:rsidR="00E637C3">
        <w:rPr>
          <w:rFonts w:ascii="Times New Roman" w:hAnsi="Times New Roman" w:cs="Times New Roman"/>
        </w:rPr>
        <w:t xml:space="preserve">deep brain stimulation implants, </w:t>
      </w:r>
      <w:r w:rsidRPr="00432F65">
        <w:rPr>
          <w:rFonts w:ascii="Times New Roman" w:hAnsi="Times New Roman" w:cs="Times New Roman"/>
        </w:rPr>
        <w:t>or other confounding neurologic or medical disorders.</w:t>
      </w:r>
      <w:r w:rsidR="00616DE7">
        <w:rPr>
          <w:rFonts w:ascii="Times New Roman" w:hAnsi="Times New Roman" w:cs="Times New Roman"/>
        </w:rPr>
        <w:t xml:space="preserve"> </w:t>
      </w:r>
    </w:p>
    <w:p w14:paraId="778F2FFE" w14:textId="123A3E4E" w:rsidR="00871639" w:rsidRPr="00432F65" w:rsidRDefault="00871639" w:rsidP="00871639">
      <w:pPr>
        <w:rPr>
          <w:rFonts w:ascii="Times New Roman" w:hAnsi="Times New Roman" w:cs="Times New Roman"/>
          <w:i/>
          <w:spacing w:val="-2"/>
        </w:rPr>
      </w:pPr>
    </w:p>
    <w:p w14:paraId="241DB772" w14:textId="326FE94D" w:rsidR="00871639" w:rsidRPr="00766F9A" w:rsidRDefault="00871639" w:rsidP="00AD0C46">
      <w:pPr>
        <w:rPr>
          <w:rFonts w:ascii="Times New Roman" w:hAnsi="Times New Roman" w:cs="Times New Roman"/>
          <w:spacing w:val="-2"/>
        </w:rPr>
      </w:pPr>
      <w:r w:rsidRPr="00766F9A">
        <w:rPr>
          <w:rFonts w:ascii="Times New Roman" w:hAnsi="Times New Roman" w:cs="Times New Roman"/>
          <w:i/>
          <w:spacing w:val="-2"/>
        </w:rPr>
        <w:t xml:space="preserve">TMS target definition. </w:t>
      </w:r>
      <w:r w:rsidRPr="00766F9A">
        <w:rPr>
          <w:rFonts w:ascii="Times New Roman" w:hAnsi="Times New Roman" w:cs="Times New Roman"/>
          <w:spacing w:val="-2"/>
        </w:rPr>
        <w:t xml:space="preserve">Sites for stimulation will be individually defined </w:t>
      </w:r>
      <w:r w:rsidR="008A1115" w:rsidRPr="00766F9A">
        <w:rPr>
          <w:rFonts w:ascii="Times New Roman" w:hAnsi="Times New Roman" w:cs="Times New Roman"/>
          <w:spacing w:val="-2"/>
        </w:rPr>
        <w:t xml:space="preserve">based on analyses of anatomical, resting state, and task-based </w:t>
      </w:r>
      <w:r w:rsidRPr="00766F9A">
        <w:rPr>
          <w:rFonts w:ascii="Times New Roman" w:hAnsi="Times New Roman" w:cs="Times New Roman"/>
          <w:spacing w:val="-2"/>
        </w:rPr>
        <w:t>data from the first MRI session.</w:t>
      </w:r>
      <w:r w:rsidR="00616DE7" w:rsidRPr="00766F9A">
        <w:rPr>
          <w:rFonts w:ascii="Times New Roman" w:hAnsi="Times New Roman" w:cs="Times New Roman"/>
          <w:spacing w:val="-2"/>
        </w:rPr>
        <w:t xml:space="preserve"> </w:t>
      </w:r>
      <w:r w:rsidR="00A55D82" w:rsidRPr="00766F9A">
        <w:rPr>
          <w:rFonts w:ascii="Times New Roman" w:hAnsi="Times New Roman" w:cs="Times New Roman"/>
          <w:spacing w:val="-2"/>
        </w:rPr>
        <w:t xml:space="preserve">Specifically, </w:t>
      </w:r>
      <w:r w:rsidR="00280641" w:rsidRPr="00766F9A">
        <w:rPr>
          <w:rFonts w:ascii="Times New Roman" w:hAnsi="Times New Roman" w:cs="Times New Roman"/>
          <w:spacing w:val="-2"/>
        </w:rPr>
        <w:t>the BOLD timecourse for dorsal anterior cingulate cortex and the right anterior thalamus extracted from 6mm regions-of-interest</w:t>
      </w:r>
      <w:r w:rsidR="003E31B6" w:rsidRPr="00766F9A">
        <w:rPr>
          <w:rFonts w:ascii="Times New Roman" w:hAnsi="Times New Roman" w:cs="Times New Roman"/>
          <w:spacing w:val="-2"/>
        </w:rPr>
        <w:t>s</w:t>
      </w:r>
      <w:r w:rsidR="00280641" w:rsidRPr="00766F9A">
        <w:rPr>
          <w:rFonts w:ascii="Times New Roman" w:hAnsi="Times New Roman" w:cs="Times New Roman"/>
          <w:spacing w:val="-2"/>
        </w:rPr>
        <w:t xml:space="preserve"> (ROIs) will be averaged and entered as a regressor in a GLM.</w:t>
      </w:r>
      <w:r w:rsidR="00616DE7" w:rsidRPr="00766F9A">
        <w:rPr>
          <w:rFonts w:ascii="Times New Roman" w:hAnsi="Times New Roman" w:cs="Times New Roman"/>
          <w:spacing w:val="-2"/>
        </w:rPr>
        <w:t xml:space="preserve"> </w:t>
      </w:r>
      <w:r w:rsidR="00280641" w:rsidRPr="00766F9A">
        <w:rPr>
          <w:rFonts w:ascii="Times New Roman" w:hAnsi="Times New Roman" w:cs="Times New Roman"/>
          <w:spacing w:val="-2"/>
        </w:rPr>
        <w:t>This approach has been used to reliably reveal other COCN nodes including in frontal cortex</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7Ja9I14Y","properties":{"formattedCitation":"\\super 10,11\\nosupersub{}","plainCitation":"10,11","noteIndex":0},"citationItems":[{"id":428,"uris":["http://zotero.org/users/local/EdxWKqIa/items/RUYECIMR"],"uri":["http://zotero.org/users/local/EdxWKqIa/items/RUYECIMR"],"itemData":{"id":428,"type":"article-journal","abstract":"The complex processing architecture underlying attentional control requires delineation of the functional role of different control-related brain networks. A key component is the cingulo-opercular (CO) network composed of anterior insula/operculum, dorsal anterior cingulate cortex, and thalamus. Its function has been particularly difﬁcult to characterize due to the network’s pervasive activity and frequent co-activation with other control-related networks. We previously suggested this network to underlie intrinsically maintained tonic alertness. Here, we tested this hypothesis by separately manipulating the demand for selective attention and for tonic alertness in a two-factorial, continuous pitch discrimination paradigm. The 2 factors had independent behavioral effects. Functional imaging revealed that activity as well as functional connectivity in the CO network increased when the task required more tonic alertness. Conversely, heightened selective attention to pitch increased activity in the dorsal attention (DAT) network but not in the CO network. Across participants, performance accuracy showed dissociable correlation patterns with activity in the CO, DAT, and fronto-parietal (FP) control networks. These results support tonic alertness as a fundamental function of the CO network. They further the characterization of this function as the effortful process of maintaining cognitive faculties available for current processing requirements.","container-title":"Cerebral Cortex","DOI":"10.1093/cercor/bhu072","ISSN":"1047-3211, 1460-2199","issue":"9","journalAbbreviation":"Cereb. Cortex","language":"en","page":"2763-2773","source":"DOI.org (Crossref)","title":"Functional Characterization of the Cingulo-Opercular Network in the Maintenance of Tonic Alertness","volume":"25","author":[{"family":"Sadaghiani","given":"Sepideh"},{"family":"D'Esposito","given":"Mark"}],"issued":{"date-parts":[["2015",9]]}}},{"id":429,"uris":["http://zotero.org/users/local/EdxWKqIa/items/FIY6SYSM"],"uri":["http://zotero.org/users/local/EdxWKqIa/items/FIY6SYSM"],"itemData":{"id":429,"type":"article-journal","container-title":"Proceedings of the National Academy of Sciences","DOI":"10.1073/pnas.0704320104","ISSN":"0027-8424, 1091-6490","issue":"26","journalAbbreviation":"Proceedings of the National Academy of Sciences","language":"en","page":"11073-11078","source":"DOI.org (Crossref)","title":"Distinct brain networks for adaptive and stable task control in humans","volume":"104","author":[{"family":"Dosenbach","given":"N. U. F."},{"family":"Fair","given":"D. A."},{"family":"Miezin","given":"F. M."},{"family":"Cohen","given":"A. L."},{"family":"Wenger","given":"K. K."},{"family":"Dosenbach","given":"R. A. T."},{"family":"Fox","given":"M. D."},{"family":"Snyder","given":"A. Z."},{"family":"Vincent","given":"J. L."},{"family":"Raichle","given":"M. E."},{"family":"Schlaggar","given":"B. L."},{"family":"Petersen","given":"S. E."}],"issued":{"date-parts":[["2007",6,26]]}}}],"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0,11</w:t>
      </w:r>
      <w:r w:rsidR="006569DE">
        <w:rPr>
          <w:rFonts w:ascii="Times New Roman" w:hAnsi="Times New Roman" w:cs="Times New Roman"/>
          <w:spacing w:val="-2"/>
        </w:rPr>
        <w:fldChar w:fldCharType="end"/>
      </w:r>
      <w:r w:rsidR="00280641" w:rsidRPr="00766F9A">
        <w:rPr>
          <w:rFonts w:ascii="Times New Roman" w:hAnsi="Times New Roman" w:cs="Times New Roman"/>
          <w:spacing w:val="-2"/>
        </w:rPr>
        <w:t>.</w:t>
      </w:r>
      <w:r w:rsidR="00616DE7" w:rsidRPr="00766F9A">
        <w:rPr>
          <w:rFonts w:ascii="Times New Roman" w:hAnsi="Times New Roman" w:cs="Times New Roman"/>
          <w:spacing w:val="-2"/>
        </w:rPr>
        <w:t xml:space="preserve"> </w:t>
      </w:r>
      <w:r w:rsidR="00280641" w:rsidRPr="00766F9A">
        <w:rPr>
          <w:rFonts w:ascii="Times New Roman" w:hAnsi="Times New Roman" w:cs="Times New Roman"/>
          <w:spacing w:val="-2"/>
        </w:rPr>
        <w:t xml:space="preserve">We </w:t>
      </w:r>
      <w:r w:rsidR="003E31B6" w:rsidRPr="00766F9A">
        <w:rPr>
          <w:rFonts w:ascii="Times New Roman" w:hAnsi="Times New Roman" w:cs="Times New Roman"/>
          <w:spacing w:val="-2"/>
        </w:rPr>
        <w:t xml:space="preserve">will </w:t>
      </w:r>
      <w:r w:rsidR="00280641" w:rsidRPr="00766F9A">
        <w:rPr>
          <w:rFonts w:ascii="Times New Roman" w:hAnsi="Times New Roman" w:cs="Times New Roman"/>
          <w:spacing w:val="-2"/>
        </w:rPr>
        <w:t>then create a univariate task-based activation map for each individual contrasting task vs. baseline. By overlapping this connectivity map and activation map, we will reveal an individualized target in right inferior frontal cortex for each subject.</w:t>
      </w:r>
      <w:r w:rsidR="00616DE7" w:rsidRPr="00766F9A">
        <w:rPr>
          <w:rFonts w:ascii="Times New Roman" w:hAnsi="Times New Roman" w:cs="Times New Roman"/>
          <w:spacing w:val="-2"/>
        </w:rPr>
        <w:t xml:space="preserve"> </w:t>
      </w:r>
      <w:r w:rsidR="00280641" w:rsidRPr="00766F9A">
        <w:rPr>
          <w:rFonts w:ascii="Times New Roman" w:hAnsi="Times New Roman" w:cs="Times New Roman"/>
          <w:spacing w:val="-2"/>
        </w:rPr>
        <w:t>As in prior work, we will actively stimulate the vertex (‘active sham control’) by finding the mid</w:t>
      </w:r>
      <w:r w:rsidR="00280641" w:rsidRPr="00766F9A">
        <w:rPr>
          <w:rFonts w:ascii="Times New Roman" w:hAnsi="Times New Roman" w:cs="Times New Roman"/>
          <w:spacing w:val="-2"/>
        </w:rPr>
        <w:softHyphen/>
        <w:t>point between the nasion and the inion on the midline of the skull</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9W08poU8","properties":{"formattedCitation":"\\super 12\\nosupersub{}","plainCitation":"12","noteIndex":0},"citationItems":[{"id":442,"uris":["http://zotero.org/users/local/EdxWKqIa/items/8IU6DFGP"],"uri":["http://zotero.org/users/local/EdxWKqIa/items/8IU6DFGP"],"itemData":{"id":442,"type":"article-journal","container-title":"Journal of Neuroscience","DOI":"10.1523/JNEUROSCI.5652-12.2013","ISSN":"0270-6474, 1529-2401","issue":"32","journalAbbreviation":"Journal of Neuroscience","language":"en","page":"13233-13237","source":"DOI.org (Crossref)","title":"Disruption of Dorsolateral But Not Ventrolateral Prefrontal Cortex Improves Unconscious Perceptual Memories","volume":"33","author":[{"family":"Lee","given":"T. G."},{"family":"Blumenfeld","given":"R. S."},{"family":"D'Esposito","given":"M."}],"issued":{"date-parts":[["2013",8,7]]}}}],"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2</w:t>
      </w:r>
      <w:r w:rsidR="006569DE">
        <w:rPr>
          <w:rFonts w:ascii="Times New Roman" w:hAnsi="Times New Roman" w:cs="Times New Roman"/>
          <w:spacing w:val="-2"/>
        </w:rPr>
        <w:fldChar w:fldCharType="end"/>
      </w:r>
      <w:r w:rsidR="00280641" w:rsidRPr="00766F9A">
        <w:rPr>
          <w:rFonts w:ascii="Times New Roman" w:hAnsi="Times New Roman" w:cs="Times New Roman"/>
          <w:spacing w:val="-2"/>
        </w:rPr>
        <w:t xml:space="preserve">. </w:t>
      </w:r>
    </w:p>
    <w:p w14:paraId="231350C8" w14:textId="77777777" w:rsidR="00871639" w:rsidRPr="00766F9A" w:rsidRDefault="00871639" w:rsidP="00871639">
      <w:pPr>
        <w:rPr>
          <w:rFonts w:ascii="Times New Roman" w:hAnsi="Times New Roman" w:cs="Times New Roman"/>
          <w:i/>
          <w:spacing w:val="-2"/>
        </w:rPr>
      </w:pPr>
    </w:p>
    <w:p w14:paraId="370EBD42" w14:textId="594B01EA" w:rsidR="00871639" w:rsidRPr="00766F9A" w:rsidRDefault="00871639" w:rsidP="00AD0C46">
      <w:pPr>
        <w:rPr>
          <w:rFonts w:ascii="Times New Roman" w:hAnsi="Times New Roman" w:cs="Times New Roman"/>
          <w:spacing w:val="-2"/>
        </w:rPr>
      </w:pPr>
      <w:r w:rsidRPr="00766F9A">
        <w:rPr>
          <w:rFonts w:ascii="Times New Roman" w:hAnsi="Times New Roman" w:cs="Times New Roman"/>
          <w:i/>
          <w:spacing w:val="-2"/>
        </w:rPr>
        <w:lastRenderedPageBreak/>
        <w:t xml:space="preserve">TMS protocol. </w:t>
      </w:r>
      <w:r w:rsidRPr="00766F9A">
        <w:rPr>
          <w:rFonts w:ascii="Times New Roman" w:hAnsi="Times New Roman" w:cs="Times New Roman"/>
          <w:spacing w:val="-2"/>
        </w:rPr>
        <w:t xml:space="preserve">TMS will be delivered through a MagPro X100 magnetic stimulator and a 90 mm figure-8 coil (MC-B70, MagVenture Inc.). Motor evoked potentials (MEP) elicited using biphasic posterior-anterior stimulation and coil oriented 45 degrees to the coronal plane will be recorded from the right first dorsal interosseous (FDI) using surface electromyography (Rogue Research, Montreal). Active motor threshold (AMT) will be obtained as the percentage of stimulator output that elicits an MEP of ≥ 200 μV peak-to-peak on five out of ten trials while the participant is contracting the FDI muscle at 20% of maximum. We will deliver </w:t>
      </w:r>
      <w:r w:rsidR="00A55D82" w:rsidRPr="00766F9A">
        <w:rPr>
          <w:rFonts w:ascii="Times New Roman" w:hAnsi="Times New Roman" w:cs="Times New Roman"/>
          <w:spacing w:val="-2"/>
        </w:rPr>
        <w:t>theta-burst stimulation (</w:t>
      </w:r>
      <w:r w:rsidRPr="00766F9A">
        <w:rPr>
          <w:rFonts w:ascii="Times New Roman" w:hAnsi="Times New Roman" w:cs="Times New Roman"/>
          <w:spacing w:val="-2"/>
        </w:rPr>
        <w:t>TBS) with standard parameters: 3 pulses of stimulation at 50 Hz, repeated every 200 ms</w:t>
      </w:r>
      <w:r w:rsidR="00A55D82" w:rsidRPr="00766F9A">
        <w:rPr>
          <w:rFonts w:ascii="Times New Roman" w:hAnsi="Times New Roman" w:cs="Times New Roman"/>
          <w:spacing w:val="-2"/>
        </w:rPr>
        <w:t xml:space="preserve"> (TBS). Continuous TBS (cTBS) will be applied uninterrupted</w:t>
      </w:r>
      <w:r w:rsidRPr="00766F9A">
        <w:rPr>
          <w:rFonts w:ascii="Times New Roman" w:hAnsi="Times New Roman" w:cs="Times New Roman"/>
          <w:spacing w:val="-2"/>
        </w:rPr>
        <w:t xml:space="preserve"> for a total of 600 pulses in 40 seconds</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NRkple4Y","properties":{"formattedCitation":"\\super 13\\nosupersub{}","plainCitation":"13","noteIndex":0},"citationItems":[{"id":400,"uris":["http://zotero.org/users/local/EdxWKqIa/items/5Q2JDI7Z"],"uri":["http://zotero.org/users/local/EdxWKqIa/items/5Q2JDI7Z"],"itemData":{"id":400,"type":"article-journal","abstract":"It has been 30 years since the discovery that repeated electrical stimulation of neural pathways can lead to long-term potentiation in hippocampal slices. With its relevance to processes such as learning and memory, the technique has produced a vast literature on mechanisms of synaptic plasticity in animal models. To date, the most promising method for transferring these methods to humans is repetitive transcranial magnetic stimulation (rTMS), a noninvasive method of stimulating neural pathways in the brain of conscious subjects through the intact scalp. However, effects on synaptic plasticity reported are often weak, highly variable between individuals, and rarely last longer than 30 min. Here we describe a very rapid method of conditioning the human motor cortex using rTMS that produces a controllable, consistent, long-lasting, and powerful effect on motor cortex physiology and behavior after an application period of only 20–190 s.","container-title":"Neuron","DOI":"10.1016/j.neuron.2004.12.033","ISSN":"08966273","issue":"2","journalAbbreviation":"Neuron","language":"en","page":"201-206","source":"DOI.org (Crossref)","title":"Theta Burst Stimulation of the Human Motor Cortex","volume":"45","author":[{"family":"Huang","given":"Ying-Zu"},{"family":"Edwards","given":"Mark J."},{"family":"Rounis","given":"Elisabeth"},{"family":"Bhatia","given":"Kailash P."},{"family":"Rothwell","given":"John C."}],"issued":{"date-parts":[["2005",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3</w:t>
      </w:r>
      <w:r w:rsidR="006569DE">
        <w:rPr>
          <w:rFonts w:ascii="Times New Roman" w:hAnsi="Times New Roman" w:cs="Times New Roman"/>
          <w:spacing w:val="-2"/>
        </w:rPr>
        <w:fldChar w:fldCharType="end"/>
      </w:r>
      <w:r w:rsidRPr="00766F9A">
        <w:rPr>
          <w:rFonts w:ascii="Times New Roman" w:hAnsi="Times New Roman" w:cs="Times New Roman"/>
          <w:spacing w:val="-2"/>
        </w:rPr>
        <w:t xml:space="preserve">. </w:t>
      </w:r>
      <w:r w:rsidR="00A55D82" w:rsidRPr="00766F9A">
        <w:rPr>
          <w:rFonts w:ascii="Times New Roman" w:hAnsi="Times New Roman" w:cs="Times New Roman"/>
          <w:spacing w:val="-2"/>
        </w:rPr>
        <w:t>Intermittent TBS (iTBS)</w:t>
      </w:r>
      <w:r w:rsidR="00011EDE" w:rsidRPr="00766F9A">
        <w:rPr>
          <w:rFonts w:ascii="Times New Roman" w:hAnsi="Times New Roman" w:cs="Times New Roman"/>
          <w:spacing w:val="-2"/>
        </w:rPr>
        <w:t xml:space="preserve"> </w:t>
      </w:r>
      <w:r w:rsidR="002864BD" w:rsidRPr="00766F9A">
        <w:rPr>
          <w:rFonts w:ascii="Times New Roman" w:hAnsi="Times New Roman" w:cs="Times New Roman"/>
          <w:spacing w:val="-2"/>
        </w:rPr>
        <w:t xml:space="preserve">will be applied in </w:t>
      </w:r>
      <w:r w:rsidR="00A55D82" w:rsidRPr="00766F9A">
        <w:rPr>
          <w:rFonts w:ascii="Times New Roman" w:hAnsi="Times New Roman" w:cs="Times New Roman"/>
          <w:spacing w:val="-2"/>
        </w:rPr>
        <w:t xml:space="preserve">2s trains repeated every 10 s for a total of 600 pulses (190s). </w:t>
      </w:r>
      <w:r w:rsidRPr="00766F9A">
        <w:rPr>
          <w:rFonts w:ascii="Times New Roman" w:hAnsi="Times New Roman" w:cs="Times New Roman"/>
          <w:spacing w:val="-2"/>
        </w:rPr>
        <w:t>Stimulation will be delivered at 80% of AMT, within consensus recommendations for safety</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EIYGBhJb","properties":{"formattedCitation":"\\super 14\\nosupersub{}","plainCitation":"14","noteIndex":0},"citationItems":[{"id":398,"uris":["http://zotero.org/users/local/EdxWKqIa/items/UVNBVDRL"],"uri":["http://zotero.org/users/local/EdxWKqIa/items/UVNBVDRL"],"itemData":{"id":398,"type":"article-journal","abstract":"Theta burst stimulation (TBS) protocols have recently emerged as a method to transiently alter cortical excitability in the human brain through repetitive transcranial magnetic stimulation. TBS involves applying short trains of stimuli at high frequency repeated at intervals of 200 milliseconds. Because repetitive transcranial magnetic stimulation is known to carry a risk of seizures, safety guidelines have been established. TBS has the theoretical potential of conferring an even higher risk of seizure than other repetitive transcranial magnetic stimulation protocols because it delivers high-frequency bursts. In light of the recent report of a seizure induced by TBS, the safety of this new protocol deserves consideration. We performed an English language literature search and reviewed all studies published from May 2004 to December 2009 in which TBS was applied. The adverse events were documented, and crude risk was calculated. The majority of adverse events attributed to TBS were mild and occurred in 5% of subjects. Based on this review, TBS seems to be a safe and efﬁcacious technique. However, given its novelty, it should be applied with caution. Additionally, this review highlights the need for rigorous documentation of adverse events associated with TBS and intensity dosing studies to assess the seizure risk associated with various stimulation parameters (e.g., frequency, intensity, and location).","container-title":"Journal of Clinical Neurophysiology","DOI":"10.1097/WNP.0b013e318205135f","ISSN":"0736-0258","issue":"1","journalAbbreviation":"Journal of Clinical Neurophysiology","language":"en","page":"67-74","source":"DOI.org (Crossref)","title":"Safety of Theta Burst Transcranial Magnetic Stimulation: A Systematic Review of the Literature:","title-short":"Safety of Theta Burst Transcranial Magnetic Stimulation","volume":"28","author":[{"family":"Oberman","given":"Lindsay"},{"family":"Edwards","given":"Dylan"},{"family":"Eldaief","given":"Mark"},{"family":"Pascual-Leone","given":"Alvaro"}],"issued":{"date-parts":[["2011",2]]}}}],"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4</w:t>
      </w:r>
      <w:r w:rsidR="006569DE">
        <w:rPr>
          <w:rFonts w:ascii="Times New Roman" w:hAnsi="Times New Roman" w:cs="Times New Roman"/>
          <w:spacing w:val="-2"/>
        </w:rPr>
        <w:fldChar w:fldCharType="end"/>
      </w:r>
      <w:r w:rsidRPr="00766F9A">
        <w:rPr>
          <w:rFonts w:ascii="Times New Roman" w:hAnsi="Times New Roman" w:cs="Times New Roman"/>
          <w:spacing w:val="-2"/>
        </w:rPr>
        <w:t>.</w:t>
      </w:r>
      <w:r w:rsidR="00847825">
        <w:rPr>
          <w:rFonts w:ascii="Times New Roman" w:hAnsi="Times New Roman" w:cs="Times New Roman"/>
          <w:spacing w:val="-2"/>
        </w:rPr>
        <w:t xml:space="preserve"> </w:t>
      </w:r>
      <w:r w:rsidR="00560C9E" w:rsidRPr="00766F9A">
        <w:rPr>
          <w:rFonts w:ascii="Times New Roman" w:hAnsi="Times New Roman" w:cs="Times New Roman"/>
          <w:spacing w:val="-2"/>
        </w:rPr>
        <w:t>In numerous studies, cTBS leads to decreased cortical excitability and iTBS increased cortical excitability for up to 60 minutes post-stimulation.</w:t>
      </w:r>
      <w:r w:rsidR="00847825">
        <w:rPr>
          <w:rFonts w:ascii="Times New Roman" w:hAnsi="Times New Roman" w:cs="Times New Roman"/>
          <w:spacing w:val="-2"/>
        </w:rPr>
        <w:t xml:space="preserve"> </w:t>
      </w:r>
      <w:r w:rsidR="00663B04">
        <w:rPr>
          <w:rFonts w:ascii="Times New Roman" w:hAnsi="Times New Roman" w:cs="Times New Roman"/>
          <w:spacing w:val="-2"/>
        </w:rPr>
        <w:t>We have successfully stimulated the right inferior frontal cortex in several prior studies using TBS protocols</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tuDOHtOH","properties":{"formattedCitation":"\\super 12,15\\uc0\\u8211{}17\\nosupersub{}","plainCitation":"12,15–17","noteIndex":0},"citationItems":[{"id":442,"uris":["http://zotero.org/users/local/EdxWKqIa/items/8IU6DFGP"],"uri":["http://zotero.org/users/local/EdxWKqIa/items/8IU6DFGP"],"itemData":{"id":442,"type":"article-journal","container-title":"Journal of Neuroscience","DOI":"10.1523/JNEUROSCI.5652-12.2013","ISSN":"0270-6474, 1529-2401","issue":"32","journalAbbreviation":"Journal of Neuroscience","language":"en","page":"13233-13237","source":"DOI.org (Crossref)","title":"Disruption of Dorsolateral But Not Ventrolateral Prefrontal Cortex Improves Unconscious Perceptual Memories","volume":"33","author":[{"family":"Lee","given":"T. G."},{"family":"Blumenfeld","given":"R. S."},{"family":"D'Esposito","given":"M."}],"issued":{"date-parts":[["2013",8,7]]}}},{"id":156,"uris":["http://zotero.org/users/local/EdxWKqIa/items/FDTPC4VG"],"uri":["http://zotero.org/users/local/EdxWKqIa/items/FDTPC4VG"],"itemData":{"id":156,"type":"article-journal","container-title":"Journal of Neuroscience","DOI":"10.1523/JNEUROSCI.0627-12.2012","ISSN":"0270-6474, 1529-2401","issue":"44","journalAbbreviation":"Journal of Neuroscience","language":"en","page":"15458-15466","source":"DOI.org (Crossref)","title":"The Dynamic Nature of Top-Down Signals Originating from Prefrontal Cortex: A Combined fMRI-TMS Study","title-short":"The Dynamic Nature of Top-Down Signals Originating from Prefrontal Cortex","volume":"32","author":[{"family":"Lee","given":"T. G."},{"family":"D'Esposito","given":"M."}],"issued":{"date-parts":[["2012",10,31]]}}},{"id":434,"uris":["http://zotero.org/users/local/EdxWKqIa/items/HW7IE4GT"],"uri":["http://zotero.org/users/local/EdxWKqIa/items/HW7IE4GT"],"itemData":{"id":434,"type":"article-journal","abstract":"It has been proposed that two relatively independent cognitive control networks exist in the brain: the cingulo-opercular network (CO) and the fronto-parietal network (FP). Past work has shown that chronic brain lesions affect these networks independently. It remains unclear, however, how these two networks are affected by acute brain disruptions. To examine this, we conducted a within-subject theta-burst transcranial magnetic stimulation (TBS) experiment in healthy individuals that targeted left anterior insula/frontal operculum (L aI/fO, a region in the CO network), left dorsolateral prefrontal cortex (L dlPFC, a region in the FP network), or left primary somatosensory cortex (L S1, an experimental control region). Functional connectivity (FC) was measured in resting state fMRI scans collected before and after continuous TBS on each day. We found that TBS was accompanied by generalized increases in network connectivity, especially FP network connectivity, after TBS to either region involved in cognitive control. Whole-brain analyses demonstrated that the L dlPFC and L aI/fO showed increased connectivity with regions in frontal, parietal, and cingulate cortex after TBS to either L dlPFC or L aI/fO, but not to L S1. These results suggest that acute disruption by TBS to cognitive control regions causes widespread changes in network connectivity not limited to the targeted networks.","container-title":"Frontiers in Systems Neuroscience","DOI":"10.3389/fnsys.2013.00124","ISSN":"1662-5137","journalAbbreviation":"Front. Syst. Neurosci.","language":"en","source":"DOI.org (Crossref)","title":"The effect of theta-burst TMS on cognitive control networks measured with resting state fMRI","URL":"http://journal.frontiersin.org/article/10.3389/fnsys.2013.00124/abstract","volume":"7","author":[{"family":"Gratton","given":"Caterina"},{"family":"Lee","given":"Taraz G."},{"family":"Nomura","given":"Emi M."},{"family":"D'Esposito","given":"Mark"}],"accessed":{"date-parts":[["2021",2,16]]},"issued":{"date-parts":[["2013"]]}}},{"id":435,"uris":["http://zotero.org/users/local/EdxWKqIa/items/IXWEL5MN"],"uri":["http://zotero.org/users/local/EdxWKqIa/items/IXWEL5MN"],"itemData":{"id":435,"type":"article-journal","abstract":"Transcranial Magnetic Stimulation (TMS) is an important tool for testing causal relationships in cognitive neuroscience research. However, the efficacy of TMS can be variable across individuals and difficult to measure. This variability is especially a challenge when TMS is applied to regions without well-characterized behavioral effects, such as in studies using TMS on multi-modal areas in intrinsic networks. Here, we examined whether perfusion fMRI recordings of Cerebral Blood Flow (CBF), a quantitative measure sensitive to slow functional changes, reliably index variability in the effects of stimulation. Twenty-seven participants each completed four combined TMS-fMRI sessions during which both resting state Blood Oxygen Level Dependent (BOLD) and perfusion Arterial Spin Labeling (ASL) scans were recorded. In each session after the first baseline day, continuous theta-burst TMS (TBS) was applied to one of three locations: left dorsolateral prefrontal cortex (L dlPFC), left anterior insula/frontal operculum (L aI/fO), or left primary somatosensory cortex (L S1). The two frontal targets are components of intrinsic networks and L S1 was used as an experimental control. CBF changes were measured both before and after TMS on each day from a series of interleaved resting state and perfusion scans. Although TBS led to weak selective increases under the coil in CBF measurements across the group, individual subjects showed wide variability in their responses. TBS-induced changes in rCBF were related to TBS-induced changes in functional connectivity of the relevant intrinsic networks measured during separate resting-state BOLD scans. This relationship was selective: CBF and functional connectivity of these networks were not related before TBS or after TBS to the experimental control region (S1). Furthermore, subject groups with different directions of CBF change after TBS showed distinct modulations in the functional interactions of targeted networks. These results suggest that CBF is a marker of individual differences in the effects of TBS.","container-title":"PLoS ONE","DOI":"10.1371/journal.pone.0101430","ISSN":"1932-6203","issue":"7","journalAbbreviation":"PLoS ONE","language":"en","page":"e101430","source":"DOI.org (Crossref)","title":"Perfusion MRI Indexes Variability in the Functional Brain Effects of Theta-Burst Transcranial Magnetic Stimulation","volume":"9","author":[{"family":"Gratton","given":"Caterina"},{"family":"Lee","given":"Taraz G."},{"family":"Nomura","given":"Emi M."},{"family":"D’Esposito","given":"Mark"}],"editor":[{"family":"Zang","given":"Yu-Feng"}],"issued":{"date-parts":[["2014",7,3]]}}}],"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2,15–17</w:t>
      </w:r>
      <w:r w:rsidR="006569DE">
        <w:rPr>
          <w:rFonts w:ascii="Times New Roman" w:hAnsi="Times New Roman" w:cs="Times New Roman"/>
          <w:spacing w:val="-2"/>
        </w:rPr>
        <w:fldChar w:fldCharType="end"/>
      </w:r>
      <w:r w:rsidR="00663B04">
        <w:rPr>
          <w:rFonts w:ascii="Times New Roman" w:hAnsi="Times New Roman" w:cs="Times New Roman"/>
          <w:spacing w:val="-2"/>
        </w:rPr>
        <w:t>.</w:t>
      </w:r>
    </w:p>
    <w:p w14:paraId="73419F50" w14:textId="77777777" w:rsidR="00871639" w:rsidRPr="00766F9A" w:rsidRDefault="00871639" w:rsidP="00A809A3">
      <w:pPr>
        <w:rPr>
          <w:rFonts w:ascii="Times New Roman" w:hAnsi="Times New Roman" w:cs="Times New Roman"/>
          <w:u w:val="single"/>
        </w:rPr>
      </w:pPr>
    </w:p>
    <w:p w14:paraId="6C853D69" w14:textId="56283C84" w:rsidR="00546464" w:rsidRPr="00766F9A" w:rsidRDefault="00372043" w:rsidP="00AD0C46">
      <w:pPr>
        <w:rPr>
          <w:rFonts w:ascii="Times New Roman" w:hAnsi="Times New Roman" w:cs="Times New Roman"/>
        </w:rPr>
      </w:pPr>
      <w:r w:rsidRPr="00766F9A">
        <w:rPr>
          <w:rFonts w:ascii="Times New Roman" w:hAnsi="Times New Roman" w:cs="Times New Roman"/>
          <w:i/>
        </w:rPr>
        <w:t xml:space="preserve">MRI acquisition. </w:t>
      </w:r>
      <w:r w:rsidR="00023E04" w:rsidRPr="00766F9A">
        <w:rPr>
          <w:rFonts w:ascii="Times New Roman" w:hAnsi="Times New Roman" w:cs="Times New Roman"/>
        </w:rPr>
        <w:t xml:space="preserve">All neuroimaging data will be collected using a 3T GE MR 750 scanner at the University of Michigan’s Functional Magnetic Resonance Imaging Laboratory. A standard 32-channel head coil will be used, and participant movement will be minimized by stabilizing the head with cushions and Velcro straps. Each imaging session will include acquisition of T1-weighted anatomical images, high-resolution anatomical images using </w:t>
      </w:r>
      <w:r w:rsidR="009A4BFC" w:rsidRPr="00766F9A">
        <w:rPr>
          <w:rFonts w:ascii="Times New Roman" w:hAnsi="Times New Roman" w:cs="Times New Roman"/>
        </w:rPr>
        <w:t>an MP-RAGE sequence</w:t>
      </w:r>
      <w:r w:rsidR="00023E04" w:rsidRPr="00766F9A">
        <w:rPr>
          <w:rFonts w:ascii="Times New Roman" w:hAnsi="Times New Roman" w:cs="Times New Roman"/>
        </w:rPr>
        <w:t>, and T2*-weighted functional images. Functional images will be acquired using a multi-band EPI sequence (acceleration factor of 3) that will allow us to collect whole brain data at a voxel size of 2 mm isotropic at a repetition time (TR) of 1.2 s.</w:t>
      </w:r>
      <w:r w:rsidR="00847825">
        <w:rPr>
          <w:rFonts w:ascii="Times New Roman" w:hAnsi="Times New Roman" w:cs="Times New Roman"/>
        </w:rPr>
        <w:t xml:space="preserve"> </w:t>
      </w:r>
      <w:r w:rsidR="00616DE7" w:rsidRPr="00766F9A">
        <w:rPr>
          <w:rFonts w:ascii="Times New Roman" w:hAnsi="Times New Roman" w:cs="Times New Roman"/>
        </w:rPr>
        <w:t>We will collect six functional runs of 5 minutes each.</w:t>
      </w:r>
    </w:p>
    <w:p w14:paraId="282F1540" w14:textId="77777777" w:rsidR="00FF700B" w:rsidRPr="00766F9A" w:rsidRDefault="00FF700B" w:rsidP="00A809A3">
      <w:pPr>
        <w:rPr>
          <w:rFonts w:ascii="Times New Roman" w:hAnsi="Times New Roman" w:cs="Times New Roman"/>
        </w:rPr>
      </w:pPr>
    </w:p>
    <w:p w14:paraId="3EE66B84" w14:textId="719E74C4" w:rsidR="00FF700B" w:rsidRPr="00766F9A" w:rsidRDefault="004E38EE" w:rsidP="00FF700B">
      <w:pPr>
        <w:rPr>
          <w:rFonts w:ascii="Times New Roman" w:hAnsi="Times New Roman" w:cs="Times New Roman"/>
          <w:spacing w:val="-2"/>
        </w:rPr>
      </w:pPr>
      <w:r>
        <w:rPr>
          <w:rFonts w:ascii="Times New Roman" w:hAnsi="Times New Roman" w:cs="Times New Roman"/>
          <w:i/>
          <w:noProof/>
          <w:spacing w:val="-2"/>
        </w:rPr>
        <mc:AlternateContent>
          <mc:Choice Requires="wpg">
            <w:drawing>
              <wp:anchor distT="0" distB="0" distL="114300" distR="114300" simplePos="0" relativeHeight="251655168" behindDoc="1" locked="0" layoutInCell="1" allowOverlap="1" wp14:anchorId="7CF87A17" wp14:editId="19501C47">
                <wp:simplePos x="0" y="0"/>
                <wp:positionH relativeFrom="margin">
                  <wp:posOffset>-24130</wp:posOffset>
                </wp:positionH>
                <wp:positionV relativeFrom="paragraph">
                  <wp:posOffset>1245552</wp:posOffset>
                </wp:positionV>
                <wp:extent cx="6851650" cy="2914015"/>
                <wp:effectExtent l="0" t="0" r="6350" b="635"/>
                <wp:wrapTight wrapText="bothSides">
                  <wp:wrapPolygon edited="0">
                    <wp:start x="4925" y="0"/>
                    <wp:lineTo x="0" y="0"/>
                    <wp:lineTo x="0" y="15392"/>
                    <wp:lineTo x="300" y="15815"/>
                    <wp:lineTo x="300" y="21463"/>
                    <wp:lineTo x="4684" y="21463"/>
                    <wp:lineTo x="21560" y="21463"/>
                    <wp:lineTo x="21560" y="0"/>
                    <wp:lineTo x="4925" y="0"/>
                  </wp:wrapPolygon>
                </wp:wrapTight>
                <wp:docPr id="8" name="Group 8"/>
                <wp:cNvGraphicFramePr/>
                <a:graphic xmlns:a="http://schemas.openxmlformats.org/drawingml/2006/main">
                  <a:graphicData uri="http://schemas.microsoft.com/office/word/2010/wordprocessingGroup">
                    <wpg:wgp>
                      <wpg:cNvGrpSpPr/>
                      <wpg:grpSpPr>
                        <a:xfrm>
                          <a:off x="0" y="0"/>
                          <a:ext cx="6851650" cy="2914015"/>
                          <a:chOff x="-66677" y="42897"/>
                          <a:chExt cx="6852604" cy="2916520"/>
                        </a:xfrm>
                      </wpg:grpSpPr>
                      <wps:wsp>
                        <wps:cNvPr id="6" name="Text Box 2"/>
                        <wps:cNvSpPr txBox="1">
                          <a:spLocks noChangeArrowheads="1"/>
                        </wps:cNvSpPr>
                        <wps:spPr bwMode="auto">
                          <a:xfrm>
                            <a:off x="-66677" y="68127"/>
                            <a:ext cx="1700766" cy="2048104"/>
                          </a:xfrm>
                          <a:prstGeom prst="rect">
                            <a:avLst/>
                          </a:prstGeom>
                          <a:solidFill>
                            <a:srgbClr val="FFFFFF"/>
                          </a:solidFill>
                          <a:ln w="9525">
                            <a:noFill/>
                            <a:miter lim="800000"/>
                            <a:headEnd/>
                            <a:tailEnd/>
                          </a:ln>
                        </wps:spPr>
                        <wps:txbx>
                          <w:txbxContent>
                            <w:p w14:paraId="2089E790" w14:textId="0D11CECB" w:rsidR="006B2314" w:rsidRDefault="006B2314" w:rsidP="00CE2C9C">
                              <w:pPr>
                                <w:rPr>
                                  <w:rFonts w:ascii="Times New Roman" w:hAnsi="Times New Roman" w:cs="Times New Roman"/>
                                </w:rPr>
                              </w:pPr>
                              <w:r w:rsidRPr="001E72CB">
                                <w:rPr>
                                  <w:rFonts w:ascii="Times New Roman" w:hAnsi="Times New Roman" w:cs="Times New Roman"/>
                                  <w:b/>
                                </w:rPr>
                                <w:t xml:space="preserve">Figure </w:t>
                              </w:r>
                              <w:r>
                                <w:rPr>
                                  <w:rFonts w:ascii="Times New Roman" w:hAnsi="Times New Roman" w:cs="Times New Roman"/>
                                  <w:b/>
                                </w:rPr>
                                <w:t>3</w:t>
                              </w:r>
                              <w:r w:rsidRPr="001E72CB">
                                <w:rPr>
                                  <w:rFonts w:ascii="Times New Roman" w:hAnsi="Times New Roman" w:cs="Times New Roman"/>
                                  <w:b/>
                                </w:rPr>
                                <w:t>.</w:t>
                              </w:r>
                              <w:r w:rsidRPr="001E72CB">
                                <w:rPr>
                                  <w:rFonts w:ascii="Times New Roman" w:hAnsi="Times New Roman" w:cs="Times New Roman"/>
                                </w:rPr>
                                <w:t xml:space="preserve"> </w:t>
                              </w:r>
                              <w:r w:rsidRPr="006B2314">
                                <w:rPr>
                                  <w:rFonts w:ascii="Times New Roman" w:hAnsi="Times New Roman" w:cs="Times New Roman"/>
                                  <w:sz w:val="22"/>
                                </w:rPr>
                                <w:t>Precision Force-Tracking Task.</w:t>
                              </w:r>
                              <w:r w:rsidR="00616DE7">
                                <w:rPr>
                                  <w:rFonts w:ascii="Times New Roman" w:hAnsi="Times New Roman" w:cs="Times New Roman"/>
                                  <w:sz w:val="22"/>
                                </w:rPr>
                                <w:t xml:space="preserve"> </w:t>
                              </w:r>
                              <w:r w:rsidRPr="006B2314">
                                <w:rPr>
                                  <w:rFonts w:ascii="Times New Roman" w:hAnsi="Times New Roman" w:cs="Times New Roman"/>
                                  <w:sz w:val="22"/>
                                </w:rPr>
                                <w:t xml:space="preserve">Participants will use a grip-force sensor to keep a cursor within a target circle that moves up and down the screen. In dual-task blocks, participants will need to </w:t>
                              </w:r>
                              <w:r w:rsidR="00CE2C9C" w:rsidRPr="006B2314">
                                <w:rPr>
                                  <w:rFonts w:ascii="Times New Roman" w:hAnsi="Times New Roman" w:cs="Times New Roman"/>
                                  <w:sz w:val="22"/>
                                </w:rPr>
                                <w:t>simultan</w:t>
                              </w:r>
                              <w:r w:rsidR="00CE2C9C">
                                <w:rPr>
                                  <w:rFonts w:ascii="Times New Roman" w:hAnsi="Times New Roman" w:cs="Times New Roman"/>
                                  <w:sz w:val="22"/>
                                </w:rPr>
                                <w:t>e</w:t>
                              </w:r>
                              <w:r w:rsidR="00CE2C9C">
                                <w:rPr>
                                  <w:rFonts w:ascii="Times New Roman" w:hAnsi="Times New Roman" w:cs="Times New Roman"/>
                                  <w:sz w:val="22"/>
                                </w:rPr>
                                <w:softHyphen/>
                              </w:r>
                              <w:r w:rsidR="00CE2C9C" w:rsidRPr="006B2314">
                                <w:rPr>
                                  <w:rFonts w:ascii="Times New Roman" w:hAnsi="Times New Roman" w:cs="Times New Roman"/>
                                  <w:sz w:val="22"/>
                                </w:rPr>
                                <w:t>ously</w:t>
                              </w:r>
                              <w:r w:rsidRPr="006B2314">
                                <w:rPr>
                                  <w:rFonts w:ascii="Times New Roman" w:hAnsi="Times New Roman" w:cs="Times New Roman"/>
                                  <w:sz w:val="22"/>
                                </w:rPr>
                                <w:t xml:space="preserve"> count the number of times the target flashes white.</w:t>
                              </w:r>
                            </w:p>
                            <w:p w14:paraId="658536D5" w14:textId="77777777" w:rsidR="006B2314" w:rsidRDefault="006B2314" w:rsidP="006B2314">
                              <w:pPr>
                                <w:rPr>
                                  <w:rFonts w:ascii="Times New Roman" w:hAnsi="Times New Roman" w:cs="Times New Roman"/>
                                </w:rPr>
                              </w:pPr>
                            </w:p>
                            <w:p w14:paraId="42957A12" w14:textId="77777777" w:rsidR="006B2314" w:rsidRDefault="006B2314" w:rsidP="006B2314">
                              <w:pPr>
                                <w:rPr>
                                  <w:rFonts w:ascii="Times New Roman" w:hAnsi="Times New Roman" w:cs="Times New Roman"/>
                                </w:rPr>
                              </w:pPr>
                            </w:p>
                            <w:p w14:paraId="7B78E591" w14:textId="77777777" w:rsidR="006B2314" w:rsidRDefault="006B2314" w:rsidP="006B2314">
                              <w:pPr>
                                <w:rPr>
                                  <w:rFonts w:ascii="Times New Roman" w:hAnsi="Times New Roman" w:cs="Times New Roman"/>
                                </w:rPr>
                              </w:pPr>
                            </w:p>
                            <w:p w14:paraId="680BF47E" w14:textId="77777777" w:rsidR="006B2314" w:rsidRDefault="006B2314" w:rsidP="006B2314">
                              <w:pPr>
                                <w:rPr>
                                  <w:rFonts w:ascii="Times New Roman" w:hAnsi="Times New Roman" w:cs="Times New Roman"/>
                                </w:rPr>
                              </w:pPr>
                            </w:p>
                            <w:p w14:paraId="2DAF79B0" w14:textId="77777777" w:rsidR="006B2314" w:rsidRPr="001E72CB" w:rsidRDefault="006B2314" w:rsidP="006B2314">
                              <w:pPr>
                                <w:rPr>
                                  <w:rFonts w:ascii="Times New Roman" w:hAnsi="Times New Roman" w:cs="Times New Roman"/>
                                </w:rPr>
                              </w:pPr>
                            </w:p>
                          </w:txbxContent>
                        </wps:txbx>
                        <wps:bodyPr rot="0" vert="horz" wrap="square" lIns="91440" tIns="45720" rIns="91440" bIns="45720" anchor="t" anchorCtr="0">
                          <a:noAutofit/>
                        </wps:bodyPr>
                      </wps:wsp>
                      <wpg:grpSp>
                        <wpg:cNvPr id="7" name="Group 7"/>
                        <wpg:cNvGrpSpPr/>
                        <wpg:grpSpPr>
                          <a:xfrm>
                            <a:off x="61905" y="42897"/>
                            <a:ext cx="6724022" cy="2916520"/>
                            <a:chOff x="-47632" y="42897"/>
                            <a:chExt cx="6724022" cy="2916520"/>
                          </a:xfrm>
                        </wpg:grpSpPr>
                        <pic:pic xmlns:pic="http://schemas.openxmlformats.org/drawingml/2006/picture">
                          <pic:nvPicPr>
                            <pic:cNvPr id="3" name="Picture 3"/>
                            <pic:cNvPicPr>
                              <a:picLocks noChangeAspect="1"/>
                            </pic:cNvPicPr>
                          </pic:nvPicPr>
                          <pic:blipFill rotWithShape="1">
                            <a:blip r:embed="rId11">
                              <a:extLst>
                                <a:ext uri="{28A0092B-C50C-407E-A947-70E740481C1C}">
                                  <a14:useLocalDpi xmlns:a14="http://schemas.microsoft.com/office/drawing/2010/main" val="0"/>
                                </a:ext>
                              </a:extLst>
                            </a:blip>
                            <a:srcRect t="1121" b="23356"/>
                            <a:stretch/>
                          </pic:blipFill>
                          <pic:spPr bwMode="auto">
                            <a:xfrm>
                              <a:off x="1428750" y="42897"/>
                              <a:ext cx="5247640" cy="289036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11">
                              <a:extLst>
                                <a:ext uri="{28A0092B-C50C-407E-A947-70E740481C1C}">
                                  <a14:useLocalDpi xmlns:a14="http://schemas.microsoft.com/office/drawing/2010/main" val="0"/>
                                </a:ext>
                              </a:extLst>
                            </a:blip>
                            <a:srcRect l="13074" t="76779" r="61419"/>
                            <a:stretch/>
                          </pic:blipFill>
                          <pic:spPr bwMode="auto">
                            <a:xfrm>
                              <a:off x="-47632" y="2071687"/>
                              <a:ext cx="1337945" cy="887730"/>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7CF87A17" id="Group 8" o:spid="_x0000_s1032" style="position:absolute;margin-left:-1.9pt;margin-top:98.05pt;width:539.5pt;height:229.45pt;z-index:-251661312;mso-position-horizontal-relative:margin;mso-width-relative:margin;mso-height-relative:margin" coordorigin="-666,428" coordsize="68526,29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">
                <v:shape id="Text Box 2" o:spid="_x0000_s1033" type="#_x0000_t202" style="position:absolute;left:-666;top:681;width:17006;height:20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14:paraId="2089E790" w14:textId="0D11CECB" w:rsidR="006B2314" w:rsidRDefault="006B2314" w:rsidP="00CE2C9C">
                        <w:pPr>
                          <w:rPr>
                            <w:rFonts w:ascii="Times New Roman" w:hAnsi="Times New Roman" w:cs="Times New Roman"/>
                          </w:rPr>
                        </w:pPr>
                        <w:r w:rsidRPr="001E72CB">
                          <w:rPr>
                            <w:rFonts w:ascii="Times New Roman" w:hAnsi="Times New Roman" w:cs="Times New Roman"/>
                            <w:b/>
                          </w:rPr>
                          <w:t xml:space="preserve">Figure </w:t>
                        </w:r>
                        <w:r>
                          <w:rPr>
                            <w:rFonts w:ascii="Times New Roman" w:hAnsi="Times New Roman" w:cs="Times New Roman"/>
                            <w:b/>
                          </w:rPr>
                          <w:t>3</w:t>
                        </w:r>
                        <w:r w:rsidRPr="001E72CB">
                          <w:rPr>
                            <w:rFonts w:ascii="Times New Roman" w:hAnsi="Times New Roman" w:cs="Times New Roman"/>
                            <w:b/>
                          </w:rPr>
                          <w:t>.</w:t>
                        </w:r>
                        <w:r w:rsidRPr="001E72CB">
                          <w:rPr>
                            <w:rFonts w:ascii="Times New Roman" w:hAnsi="Times New Roman" w:cs="Times New Roman"/>
                          </w:rPr>
                          <w:t xml:space="preserve"> </w:t>
                        </w:r>
                        <w:r w:rsidRPr="006B2314">
                          <w:rPr>
                            <w:rFonts w:ascii="Times New Roman" w:hAnsi="Times New Roman" w:cs="Times New Roman"/>
                            <w:sz w:val="22"/>
                          </w:rPr>
                          <w:t>Precision Force-Tracking Task.</w:t>
                        </w:r>
                        <w:r w:rsidR="00616DE7">
                          <w:rPr>
                            <w:rFonts w:ascii="Times New Roman" w:hAnsi="Times New Roman" w:cs="Times New Roman"/>
                            <w:sz w:val="22"/>
                          </w:rPr>
                          <w:t xml:space="preserve"> </w:t>
                        </w:r>
                        <w:r w:rsidRPr="006B2314">
                          <w:rPr>
                            <w:rFonts w:ascii="Times New Roman" w:hAnsi="Times New Roman" w:cs="Times New Roman"/>
                            <w:sz w:val="22"/>
                          </w:rPr>
                          <w:t xml:space="preserve">Participants will use a grip-force sensor to keep a cursor within a target circle that moves up and down the screen. In dual-task blocks, participants will need to </w:t>
                        </w:r>
                        <w:r w:rsidR="00CE2C9C" w:rsidRPr="006B2314">
                          <w:rPr>
                            <w:rFonts w:ascii="Times New Roman" w:hAnsi="Times New Roman" w:cs="Times New Roman"/>
                            <w:sz w:val="22"/>
                          </w:rPr>
                          <w:t>simultan</w:t>
                        </w:r>
                        <w:r w:rsidR="00CE2C9C">
                          <w:rPr>
                            <w:rFonts w:ascii="Times New Roman" w:hAnsi="Times New Roman" w:cs="Times New Roman"/>
                            <w:sz w:val="22"/>
                          </w:rPr>
                          <w:t>e</w:t>
                        </w:r>
                        <w:r w:rsidR="00CE2C9C">
                          <w:rPr>
                            <w:rFonts w:ascii="Times New Roman" w:hAnsi="Times New Roman" w:cs="Times New Roman"/>
                            <w:sz w:val="22"/>
                          </w:rPr>
                          <w:softHyphen/>
                        </w:r>
                        <w:r w:rsidR="00CE2C9C" w:rsidRPr="006B2314">
                          <w:rPr>
                            <w:rFonts w:ascii="Times New Roman" w:hAnsi="Times New Roman" w:cs="Times New Roman"/>
                            <w:sz w:val="22"/>
                          </w:rPr>
                          <w:t>ously</w:t>
                        </w:r>
                        <w:r w:rsidRPr="006B2314">
                          <w:rPr>
                            <w:rFonts w:ascii="Times New Roman" w:hAnsi="Times New Roman" w:cs="Times New Roman"/>
                            <w:sz w:val="22"/>
                          </w:rPr>
                          <w:t xml:space="preserve"> count the number of times the target flashes white.</w:t>
                        </w:r>
                      </w:p>
                      <w:p w14:paraId="658536D5" w14:textId="77777777" w:rsidR="006B2314" w:rsidRDefault="006B2314" w:rsidP="006B2314">
                        <w:pPr>
                          <w:rPr>
                            <w:rFonts w:ascii="Times New Roman" w:hAnsi="Times New Roman" w:cs="Times New Roman"/>
                          </w:rPr>
                        </w:pPr>
                      </w:p>
                      <w:p w14:paraId="42957A12" w14:textId="77777777" w:rsidR="006B2314" w:rsidRDefault="006B2314" w:rsidP="006B2314">
                        <w:pPr>
                          <w:rPr>
                            <w:rFonts w:ascii="Times New Roman" w:hAnsi="Times New Roman" w:cs="Times New Roman"/>
                          </w:rPr>
                        </w:pPr>
                      </w:p>
                      <w:p w14:paraId="7B78E591" w14:textId="77777777" w:rsidR="006B2314" w:rsidRDefault="006B2314" w:rsidP="006B2314">
                        <w:pPr>
                          <w:rPr>
                            <w:rFonts w:ascii="Times New Roman" w:hAnsi="Times New Roman" w:cs="Times New Roman"/>
                          </w:rPr>
                        </w:pPr>
                      </w:p>
                      <w:p w14:paraId="680BF47E" w14:textId="77777777" w:rsidR="006B2314" w:rsidRDefault="006B2314" w:rsidP="006B2314">
                        <w:pPr>
                          <w:rPr>
                            <w:rFonts w:ascii="Times New Roman" w:hAnsi="Times New Roman" w:cs="Times New Roman"/>
                          </w:rPr>
                        </w:pPr>
                      </w:p>
                      <w:p w14:paraId="2DAF79B0" w14:textId="77777777" w:rsidR="006B2314" w:rsidRPr="001E72CB" w:rsidRDefault="006B2314" w:rsidP="006B2314">
                        <w:pPr>
                          <w:rPr>
                            <w:rFonts w:ascii="Times New Roman" w:hAnsi="Times New Roman" w:cs="Times New Roman"/>
                          </w:rPr>
                        </w:pPr>
                      </w:p>
                    </w:txbxContent>
                  </v:textbox>
                </v:shape>
                <v:group id="Group 7" o:spid="_x0000_s1034" style="position:absolute;left:619;top:428;width:67240;height:29166" coordorigin="-476,428" coordsize="67240,29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 o:spid="_x0000_s1035" type="#_x0000_t75" style="position:absolute;left:14287;top:428;width:52476;height:28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">
                    <v:imagedata r:id="rId12" o:title="" croptop="735f" cropbottom="15307f"/>
                    <v:path arrowok="t"/>
                  </v:shape>
                  <v:shape id="Picture 2" o:spid="_x0000_s1036" type="#_x0000_t75" style="position:absolute;left:-476;top:20716;width:13379;height: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">
                    <v:imagedata r:id="rId12" o:title="" croptop="50318f" cropleft="8568f" cropright="40252f"/>
                    <v:path arrowok="t"/>
                  </v:shape>
                </v:group>
                <w10:wrap type="tight" anchorx="margin"/>
              </v:group>
            </w:pict>
          </mc:Fallback>
        </mc:AlternateContent>
      </w:r>
      <w:r w:rsidR="00FF700B" w:rsidRPr="00766F9A">
        <w:rPr>
          <w:rFonts w:ascii="Times New Roman" w:hAnsi="Times New Roman" w:cs="Times New Roman"/>
          <w:i/>
          <w:spacing w:val="-2"/>
        </w:rPr>
        <w:t>MR</w:t>
      </w:r>
      <w:r w:rsidR="00372043" w:rsidRPr="00766F9A">
        <w:rPr>
          <w:rFonts w:ascii="Times New Roman" w:hAnsi="Times New Roman" w:cs="Times New Roman"/>
          <w:i/>
          <w:spacing w:val="-2"/>
        </w:rPr>
        <w:t>I</w:t>
      </w:r>
      <w:r w:rsidR="00FF700B" w:rsidRPr="00766F9A">
        <w:rPr>
          <w:rFonts w:ascii="Times New Roman" w:hAnsi="Times New Roman" w:cs="Times New Roman"/>
          <w:i/>
          <w:spacing w:val="-2"/>
        </w:rPr>
        <w:t xml:space="preserve"> preprocessing. </w:t>
      </w:r>
      <w:r w:rsidR="00FF700B" w:rsidRPr="00766F9A">
        <w:rPr>
          <w:rFonts w:ascii="Times New Roman" w:hAnsi="Times New Roman" w:cs="Times New Roman"/>
          <w:spacing w:val="-2"/>
        </w:rPr>
        <w:t>Anatomical, functional and resting-state data will be preprocessed using fMRIPrep 20.1.1</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FihV6sEa","properties":{"formattedCitation":"\\super 18\\nosupersub{}","plainCitation":"18","noteIndex":0},"citationItems":[{"id":469,"uris":["http://zotero.org/users/local/EdxWKqIa/items/LI537N3D"],"uri":["http://zotero.org/users/local/EdxWKqIa/items/LI537N3D"],"itemData":{"id":469,"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8</w:t>
      </w:r>
      <w:r w:rsidR="006569DE">
        <w:rPr>
          <w:rFonts w:ascii="Times New Roman" w:hAnsi="Times New Roman" w:cs="Times New Roman"/>
          <w:spacing w:val="-2"/>
        </w:rPr>
        <w:fldChar w:fldCharType="end"/>
      </w:r>
      <w:r w:rsidR="00FF700B" w:rsidRPr="00766F9A">
        <w:rPr>
          <w:rFonts w:ascii="Times New Roman" w:hAnsi="Times New Roman" w:cs="Times New Roman"/>
          <w:spacing w:val="-2"/>
        </w:rPr>
        <w:t>. The anatomical preprocessing pipeline performs brain-tissue segmentation and reconstruction of cortical surfaces. The functional preprocessing pipeline comprises susceptibility distortion correction, slice-timing correction, motion correction, coregistration with the subject’s T1-weighted image, and nonlinear transformation to MNI152 space. Resting-state data will undergo additional preprocessing steps including interpolation across high-motion time-points (&gt;0.5 mm FD), application of a bandpass filter to extract frequencies between 0.009 and 0.08 Hz, mean ‘grayordinate’ signal regression (MGSR), and censoring of high-motion time-points</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OaVFZwkN","properties":{"formattedCitation":"\\super 19,20\\nosupersub{}","plainCitation":"19,20","noteIndex":0},"citationItems":[{"id":465,"uris":["http://zotero.org/users/local/EdxWKqIa/items/CERLCG4N"],"uri":["http://zotero.org/users/local/EdxWKqIa/items/CERLCG4N"],"itemData":{"id":465,"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ﬁ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ﬂ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language":"en","page":"2142-2154","source":"DOI.org (Crossref)","title":"Spurious but systematic correlations in functional connectivity MRI networks arise from subject motion","volume":"59","author":[{"family":"Power","given":"Jonathan D."},{"family":"Barnes","given":"Kelly A."},{"family":"Snyder","given":"Abraham Z."},{"family":"Schlaggar","given":"Bradley L."},{"family":"Petersen","given":"Steven E."}],"issued":{"date-parts":[["2012",2]]}}},{"id":463,"uris":["http://zotero.org/users/local/EdxWKqIa/items/7K5ME5S7"],"uri":["http://zotero.org/users/local/EdxWKqIa/items/7K5ME5S7"],"itemData":{"id":463,"type":"article-journal","abstract":"Like all resting-state functional connectivity data, the data from the Human Connectome Project (HCP) are adversely affected by structured noise artifacts arising from head motion and physiological processes. Functional connectivity estimates (Pearson’s correlation coefﬁcients) were inﬂated for high-motion time points and for highmotion participants. This inﬂation occurred across the brain, suggesting the presence of globally distributed artifacts. The degree of inﬂation was further increased for connections between nearby regions compared with distant regions, suggesting the presence of distance-dependent spatially speciﬁc artifacts. We evaluated several denoising methods: censoring high-motion time points, motion regression, the FMRIB independent component analysis-based X-noiseiﬁer (FIX), and mean grayordinate time series regression (MGTR; as a proxy for global signal regression). The results suggest that FIX denoising reduced both types of artifacts, but left substantial global artifacts behind. MGTR signiﬁcantly reduced global artifacts, but left substantial spatially speciﬁc artifacts behind. Censoring high-motion time points resulted in a small reduction of distance-dependent and global artifacts, eliminating neither type. All denoising strategies left differences between high- and low-motion participants, but only MGTR substantially reduced those differences. Ultimately, functional connectivity estimates from HCP data showed spatially speciﬁc and globally distributed artifacts, and the most effective approach to address both types of motion-correlated artifacts was a combination of FIX and MGTR.","container-title":"Brain Connectivity","DOI":"10.1089/brain.2016.0435","ISSN":"2158-0014, 2158-0022","issue":"9","journalAbbreviation":"Brain Connectivity","language":"en","page":"669-680","source":"DOI.org (Crossref)","title":"Evaluation of Denoising Strategies to Address Motion-Correlated Artifacts in Resting-State Functional Magnetic Resonance Imaging Data from the Human Connectome Project","volume":"6","author":[{"family":"Burgess","given":"Gregory C."},{"family":"Kandala","given":"Sridhar"},{"family":"Nolan","given":"Dan"},{"family":"Laumann","given":"Timothy O."},{"family":"Power","given":"Jonathan D."},{"family":"Adeyemo","given":"Babatunde"},{"family":"Harms","given":"Michael P."},{"family":"Petersen","given":"Steven E."},{"family":"Barch","given":"Deanna M."}],"issued":{"date-parts":[["2016",1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9,20</w:t>
      </w:r>
      <w:r w:rsidR="006569DE">
        <w:rPr>
          <w:rFonts w:ascii="Times New Roman" w:hAnsi="Times New Roman" w:cs="Times New Roman"/>
          <w:spacing w:val="-2"/>
        </w:rPr>
        <w:fldChar w:fldCharType="end"/>
      </w:r>
      <w:r w:rsidR="00FF700B" w:rsidRPr="00766F9A">
        <w:rPr>
          <w:rFonts w:ascii="Times New Roman" w:hAnsi="Times New Roman" w:cs="Times New Roman"/>
          <w:spacing w:val="-2"/>
        </w:rPr>
        <w:t>.</w:t>
      </w:r>
    </w:p>
    <w:p w14:paraId="3BEA3B13" w14:textId="3420B447" w:rsidR="004E38EE" w:rsidRDefault="004E38EE" w:rsidP="00AF37C0">
      <w:pPr>
        <w:rPr>
          <w:rFonts w:ascii="Times New Roman" w:hAnsi="Times New Roman" w:cs="Times New Roman"/>
          <w:i/>
        </w:rPr>
      </w:pPr>
    </w:p>
    <w:p w14:paraId="2D8E23B5" w14:textId="5A5107A0" w:rsidR="001A12A2" w:rsidRPr="004D7BE8" w:rsidRDefault="00011EDE" w:rsidP="00AF37C0">
      <w:pPr>
        <w:rPr>
          <w:rFonts w:ascii="Times New Roman" w:hAnsi="Times New Roman" w:cs="Times New Roman"/>
          <w:i/>
        </w:rPr>
      </w:pPr>
      <w:r>
        <w:rPr>
          <w:rFonts w:ascii="Times New Roman" w:hAnsi="Times New Roman" w:cs="Times New Roman"/>
          <w:i/>
        </w:rPr>
        <w:t>Precision force-tracking task.</w:t>
      </w:r>
      <w:r w:rsidR="001A12A2">
        <w:rPr>
          <w:rFonts w:ascii="Times New Roman" w:hAnsi="Times New Roman" w:cs="Times New Roman"/>
        </w:rPr>
        <w:t xml:space="preserve"> To measure </w:t>
      </w:r>
      <w:r w:rsidR="00267932" w:rsidRPr="00432F65">
        <w:rPr>
          <w:rFonts w:ascii="Times New Roman" w:hAnsi="Times New Roman" w:cs="Times New Roman"/>
        </w:rPr>
        <w:t>dynamic motor function in the scanner, we will use a precision force-tracking task (F</w:t>
      </w:r>
      <w:r w:rsidR="00616DE7">
        <w:rPr>
          <w:rFonts w:ascii="Times New Roman" w:hAnsi="Times New Roman" w:cs="Times New Roman"/>
        </w:rPr>
        <w:t>T</w:t>
      </w:r>
      <w:r w:rsidR="00267932" w:rsidRPr="00432F65">
        <w:rPr>
          <w:rFonts w:ascii="Times New Roman" w:hAnsi="Times New Roman" w:cs="Times New Roman"/>
        </w:rPr>
        <w:t>T).</w:t>
      </w:r>
      <w:r w:rsidR="00616DE7">
        <w:rPr>
          <w:rFonts w:ascii="Times New Roman" w:hAnsi="Times New Roman" w:cs="Times New Roman"/>
        </w:rPr>
        <w:t xml:space="preserve"> </w:t>
      </w:r>
      <w:r w:rsidR="00267932" w:rsidRPr="00432F65">
        <w:rPr>
          <w:rFonts w:ascii="Times New Roman" w:hAnsi="Times New Roman" w:cs="Times New Roman"/>
        </w:rPr>
        <w:t>In this task</w:t>
      </w:r>
      <w:r w:rsidR="001A12A2">
        <w:rPr>
          <w:rFonts w:ascii="Times New Roman" w:hAnsi="Times New Roman" w:cs="Times New Roman"/>
        </w:rPr>
        <w:t xml:space="preserve"> (</w:t>
      </w:r>
      <w:r w:rsidR="001A12A2" w:rsidRPr="001A12A2">
        <w:rPr>
          <w:rFonts w:ascii="Times New Roman" w:hAnsi="Times New Roman" w:cs="Times New Roman"/>
          <w:b/>
        </w:rPr>
        <w:t>Fig. 3</w:t>
      </w:r>
      <w:r w:rsidR="001A12A2">
        <w:rPr>
          <w:rFonts w:ascii="Times New Roman" w:hAnsi="Times New Roman" w:cs="Times New Roman"/>
        </w:rPr>
        <w:t>)</w:t>
      </w:r>
      <w:r w:rsidR="00267932" w:rsidRPr="00432F65">
        <w:rPr>
          <w:rFonts w:ascii="Times New Roman" w:hAnsi="Times New Roman" w:cs="Times New Roman"/>
        </w:rPr>
        <w:t>, participants must use a scanner-compatible force transducer (Current Designs, Inc., Philadelphia, PA) to continuously modulate their grip force to match a target force output.</w:t>
      </w:r>
      <w:r w:rsidR="00616DE7">
        <w:rPr>
          <w:rFonts w:ascii="Times New Roman" w:hAnsi="Times New Roman" w:cs="Times New Roman"/>
        </w:rPr>
        <w:t xml:space="preserve"> </w:t>
      </w:r>
      <w:r w:rsidR="000E71EE">
        <w:rPr>
          <w:rFonts w:ascii="Times New Roman" w:hAnsi="Times New Roman" w:cs="Times New Roman"/>
        </w:rPr>
        <w:t xml:space="preserve">This task has already been implemented in Dr. Lee’s lab. </w:t>
      </w:r>
      <w:r w:rsidR="00267932" w:rsidRPr="00432F65">
        <w:rPr>
          <w:rFonts w:ascii="Times New Roman" w:hAnsi="Times New Roman" w:cs="Times New Roman"/>
        </w:rPr>
        <w:t xml:space="preserve">Each </w:t>
      </w:r>
      <w:r w:rsidR="000E71EE">
        <w:rPr>
          <w:rFonts w:ascii="Times New Roman" w:hAnsi="Times New Roman" w:cs="Times New Roman"/>
        </w:rPr>
        <w:t xml:space="preserve">trial consists of </w:t>
      </w:r>
      <w:r w:rsidR="001A12A2">
        <w:rPr>
          <w:rFonts w:ascii="Times New Roman" w:hAnsi="Times New Roman" w:cs="Times New Roman"/>
        </w:rPr>
        <w:t xml:space="preserve">a </w:t>
      </w:r>
      <w:r w:rsidR="000E71EE">
        <w:rPr>
          <w:rFonts w:ascii="Times New Roman" w:hAnsi="Times New Roman" w:cs="Times New Roman"/>
        </w:rPr>
        <w:t>15</w:t>
      </w:r>
      <w:r w:rsidR="00267932" w:rsidRPr="00432F65">
        <w:rPr>
          <w:rFonts w:ascii="Times New Roman" w:hAnsi="Times New Roman" w:cs="Times New Roman"/>
        </w:rPr>
        <w:t xml:space="preserve"> second pattern of grip modulation during which participants attempt to keep the cursor (white circle) inside the bounds of a moving target (blue circle).</w:t>
      </w:r>
      <w:r w:rsidR="00616DE7">
        <w:rPr>
          <w:rFonts w:ascii="Times New Roman" w:hAnsi="Times New Roman" w:cs="Times New Roman"/>
        </w:rPr>
        <w:t xml:space="preserve"> </w:t>
      </w:r>
      <w:r w:rsidR="00267932" w:rsidRPr="00432F65">
        <w:rPr>
          <w:rFonts w:ascii="Times New Roman" w:hAnsi="Times New Roman" w:cs="Times New Roman"/>
        </w:rPr>
        <w:t xml:space="preserve">The target will follow a trajectory generated by the linear combination of multiple different </w:t>
      </w:r>
      <w:r w:rsidR="00267932" w:rsidRPr="00432F65">
        <w:rPr>
          <w:rFonts w:ascii="Times New Roman" w:hAnsi="Times New Roman" w:cs="Times New Roman"/>
        </w:rPr>
        <w:lastRenderedPageBreak/>
        <w:t>waveforms.</w:t>
      </w:r>
      <w:r w:rsidR="00616DE7">
        <w:rPr>
          <w:rFonts w:ascii="Times New Roman" w:hAnsi="Times New Roman" w:cs="Times New Roman"/>
        </w:rPr>
        <w:t xml:space="preserve"> </w:t>
      </w:r>
      <w:r w:rsidR="00267932" w:rsidRPr="00432F65">
        <w:rPr>
          <w:rFonts w:ascii="Times New Roman" w:hAnsi="Times New Roman" w:cs="Times New Roman"/>
        </w:rPr>
        <w:t>At each frame refresh, we will calculate squared distance (error) from the cursor to the target which will allow us to calculate a root mean squared error (RMSE) for each trial as a dependent variable.</w:t>
      </w:r>
      <w:r w:rsidR="00616DE7">
        <w:rPr>
          <w:rFonts w:ascii="Times New Roman" w:hAnsi="Times New Roman" w:cs="Times New Roman"/>
        </w:rPr>
        <w:t xml:space="preserve"> </w:t>
      </w:r>
      <w:r w:rsidR="00871639" w:rsidRPr="00432F65">
        <w:rPr>
          <w:rFonts w:ascii="Times New Roman" w:hAnsi="Times New Roman" w:cs="Times New Roman"/>
        </w:rPr>
        <w:t xml:space="preserve">During dual-task </w:t>
      </w:r>
      <w:r w:rsidR="000E71EE">
        <w:rPr>
          <w:rFonts w:ascii="Times New Roman" w:hAnsi="Times New Roman" w:cs="Times New Roman"/>
        </w:rPr>
        <w:t>trials</w:t>
      </w:r>
      <w:r w:rsidR="00871639" w:rsidRPr="00432F65">
        <w:rPr>
          <w:rFonts w:ascii="Times New Roman" w:hAnsi="Times New Roman" w:cs="Times New Roman"/>
        </w:rPr>
        <w:t>, participants will be required to simultaneously count the number of times the target circle flashes.</w:t>
      </w:r>
      <w:r w:rsidR="00616DE7">
        <w:rPr>
          <w:rFonts w:ascii="Times New Roman" w:hAnsi="Times New Roman" w:cs="Times New Roman"/>
        </w:rPr>
        <w:t xml:space="preserve"> </w:t>
      </w:r>
      <w:r w:rsidR="00871639" w:rsidRPr="00432F65">
        <w:rPr>
          <w:rFonts w:ascii="Times New Roman" w:hAnsi="Times New Roman" w:cs="Times New Roman"/>
        </w:rPr>
        <w:t>This requires both tonic attentional vigilance as well as working memory maintenance, two executive functions previously implicated as important in the AMI</w:t>
      </w:r>
      <w:r w:rsidR="006569DE">
        <w:rPr>
          <w:rFonts w:ascii="Times New Roman" w:hAnsi="Times New Roman" w:cs="Times New Roman"/>
        </w:rPr>
        <w:fldChar w:fldCharType="begin"/>
      </w:r>
      <w:r w:rsidR="006569DE">
        <w:rPr>
          <w:rFonts w:ascii="Times New Roman" w:hAnsi="Times New Roman" w:cs="Times New Roman"/>
        </w:rPr>
        <w:instrText xml:space="preserve"> ADDIN ZOTERO_ITEM CSL_CITATION {"citationID":"fg88Xhk4","properties":{"formattedCitation":"\\super 23,24\\nosupersub{}","plainCitation":"23,24","noteIndex":0},"citationItems":[{"id":474,"uris":["http://zotero.org/users/local/EdxWKqIa/items/FEL9S7UY"],"uri":["http://zotero.org/users/local/EdxWKqIa/items/FEL9S7UY"],"itemData":{"id":474,"type":"article-journal","abstract":"Past animal and human studies robustly report that the cholinergic system plays an essential role in both top-down and bottom-up attentional control, as well as other aspects of cognition (see Ballinger et al., 2016 for a recent review). However, current understanding of how two major cholinergic pathways in the human brain (the basal forebrain-cortical pathway, and the brainstem pedunculopontine-thalamic pathway) contribute to speciﬁc cognitive functions remains somewhat limited. To address this issue, we examine how individual variation in the integrity of striatal-dopaminergic, thalamic-cholinergic, and cortical-cholinergic pathways (measured using Positron Emission Tomography in patients with Parkinson's disease) was associated with individual variation in the initial goal-directed focus of attention, the ability to sustain attentional performance over time, and the ability to avoid distraction from a highly-salient, but irrelevant, environmental stimulus. Compared to healthy controls, PD patients performed similarly in the precision of attention-dependent judgments of duration, and in sustaining attention over time. However, PD patients' performance was strikingly more impaired by the distractor. More critically, regression analyses indicated that only cortical-cholinergic integrity, not thalamic-cholinergic or striatal-dopaminergic integrity, made a speciﬁc contribution to the ability to resist distraction after controlling for the other variables. These results demonstrate that the basal forebrain cortical cholinergic system serves a speciﬁc role in executing top-down control to resist external distraction.","container-title":"NeuroImage","DOI":"10.1016/j.neuroimage.2017.12.012","ISSN":"10538119","journalAbbreviation":"NeuroImage","language":"en","page":"107-117","source":"DOI.org (Crossref)","title":"The cortical cholinergic system contributes to the top-down control of distraction: Evidence from patients with Parkinson's disease","title-short":"The cortical cholinergic system contributes to the top-down control of distraction","volume":"190","author":[{"family":"Kim","given":"Kamin"},{"family":"Müller","given":"Martijn L.T.M."},{"family":"Bohnen","given":"Nicolaas I."},{"family":"Sarter","given":"Martin"},{"family":"Lustig","given":"Cindy"}],"issued":{"date-parts":[["2019",4]]}}},{"id":475,"uris":["http://zotero.org/users/local/EdxWKqIa/items/VXRPP6CP"],"uri":["http://zotero.org/users/local/EdxWKqIa/items/VXRPP6CP"],"itemData":{"id":475,"type":"article-journal","abstract":"Falls are a major source of hospitalization, long-term institutionalization, and death in older adults and patients with Parkinson's disease (PD). Limited attentional resources are a major risk factor for falls. In this review, we specify cognitive–behavioral mechanisms that produce falls and map these mechanisms onto a model of multi-system degeneration. Results from PET studies in PD fallers and ﬁndings from a recently developed animal model support the hypothesis that falls result from interactions between loss of basal forebrain cholinergic projections to the cortex and striatal dopamine loss. Striatal dopamine loss produces inefﬁcient, low-vigor gait, posture control, and movement. Cortical cholinergic deafferentation impairs a wide range of attentional processes, including monitoring of gait, posture and complex movements. Cholinergic cell loss reveals the full impact of striatal dopamine loss on motor performance, reﬂecting loss of compensatory attentional supervision of movement. Dysregulation of dorsomedial striatal circuitry is an essential, albeit not exclusive, mediator of falls in this dualsystem model. Because cholinergic neuromodulatory activity inﬂuences cortical circuitry primarily via stimulation of α4β2* nicotinic acetylcholine receptors, and because agonists at these receptors are known to beneﬁt attentional processes in animals and humans, treating PD fallers with such agonists, as an adjunct to dopaminergic treatment, is predicted to reduce falls. Falls are an informative behavioral endpoint to study attentional–motor integration by striatal circuitry.","container-title":"Experimental Neurology","DOI":"10.1016/j.expneurol.2014.04.032","ISSN":"00144886","journalAbbreviation":"Experimental Neurology","language":"en","page":"120-129","source":"DOI.org (Crossref)","title":"Where attention falls: Increased risk of falls from the converging impact of cortical cholinergic and midbrain dopamine loss on striatal function","title-short":"Where attention falls","volume":"257","author":[{"family":"Sarter","given":"Martin"},{"family":"Albin","given":"Roger L."},{"family":"Kucinski","given":"Aaron"},{"family":"Lustig","given":"Cindy"}],"issued":{"date-parts":[["2014",7]]}}}],"schema":"https://github.com/citation-style-language/schema/raw/master/csl-citation.json"} </w:instrText>
      </w:r>
      <w:r w:rsidR="006569DE">
        <w:rPr>
          <w:rFonts w:ascii="Times New Roman" w:hAnsi="Times New Roman" w:cs="Times New Roman"/>
        </w:rPr>
        <w:fldChar w:fldCharType="separate"/>
      </w:r>
      <w:r w:rsidR="006569DE" w:rsidRPr="006569DE">
        <w:rPr>
          <w:rFonts w:ascii="Times New Roman" w:hAnsi="Times New Roman" w:cs="Times New Roman"/>
          <w:vertAlign w:val="superscript"/>
        </w:rPr>
        <w:t>23,24</w:t>
      </w:r>
      <w:r w:rsidR="006569DE">
        <w:rPr>
          <w:rFonts w:ascii="Times New Roman" w:hAnsi="Times New Roman" w:cs="Times New Roman"/>
        </w:rPr>
        <w:fldChar w:fldCharType="end"/>
      </w:r>
      <w:r w:rsidR="00871639" w:rsidRPr="00432F65">
        <w:rPr>
          <w:rFonts w:ascii="Times New Roman" w:hAnsi="Times New Roman" w:cs="Times New Roman"/>
        </w:rPr>
        <w:t xml:space="preserve">. At the end of the </w:t>
      </w:r>
      <w:r w:rsidR="000E71EE">
        <w:rPr>
          <w:rFonts w:ascii="Times New Roman" w:hAnsi="Times New Roman" w:cs="Times New Roman"/>
        </w:rPr>
        <w:t>trial</w:t>
      </w:r>
      <w:r w:rsidR="00871639" w:rsidRPr="00432F65">
        <w:rPr>
          <w:rFonts w:ascii="Times New Roman" w:hAnsi="Times New Roman" w:cs="Times New Roman"/>
        </w:rPr>
        <w:t xml:space="preserve">, participants will report the number of target flashes they </w:t>
      </w:r>
      <w:r w:rsidR="000E71EE">
        <w:rPr>
          <w:rFonts w:ascii="Times New Roman" w:hAnsi="Times New Roman" w:cs="Times New Roman"/>
        </w:rPr>
        <w:t>observed by responding to an on-screen prompt using the same grip force device</w:t>
      </w:r>
      <w:r w:rsidR="00871639" w:rsidRPr="00432F65">
        <w:rPr>
          <w:rFonts w:ascii="Times New Roman" w:hAnsi="Times New Roman" w:cs="Times New Roman"/>
        </w:rPr>
        <w:t>.</w:t>
      </w:r>
    </w:p>
    <w:p w14:paraId="262E8F87" w14:textId="73C1681E" w:rsidR="001A12A2" w:rsidRDefault="001A12A2" w:rsidP="00AF37C0">
      <w:pPr>
        <w:rPr>
          <w:rFonts w:ascii="Times New Roman" w:hAnsi="Times New Roman" w:cs="Times New Roman"/>
          <w:i/>
          <w:spacing w:val="-2"/>
        </w:rPr>
      </w:pPr>
    </w:p>
    <w:p w14:paraId="27FA0F8D" w14:textId="77777777" w:rsidR="004E38EE" w:rsidRPr="00766F9A" w:rsidRDefault="004E38EE" w:rsidP="004E38EE">
      <w:pPr>
        <w:rPr>
          <w:rFonts w:ascii="Times New Roman" w:hAnsi="Times New Roman" w:cs="Times New Roman"/>
        </w:rPr>
      </w:pPr>
      <w:r w:rsidRPr="00766F9A">
        <w:rPr>
          <w:rFonts w:ascii="Times New Roman" w:hAnsi="Times New Roman" w:cs="Times New Roman"/>
          <w:i/>
          <w:spacing w:val="-2"/>
        </w:rPr>
        <w:t xml:space="preserve">Tapping task. </w:t>
      </w:r>
      <w:r w:rsidRPr="00766F9A">
        <w:rPr>
          <w:rFonts w:ascii="Times New Roman" w:hAnsi="Times New Roman" w:cs="Times New Roman"/>
        </w:rPr>
        <w:t>As a measure of bradykinesia, we will use the well-validated tapping task</w:t>
      </w:r>
      <w:r>
        <w:rPr>
          <w:rFonts w:ascii="Times New Roman" w:hAnsi="Times New Roman" w:cs="Times New Roman"/>
        </w:rPr>
        <w:fldChar w:fldCharType="begin"/>
      </w:r>
      <w:r>
        <w:rPr>
          <w:rFonts w:ascii="Times New Roman" w:hAnsi="Times New Roman" w:cs="Times New Roman"/>
        </w:rPr>
        <w:instrText xml:space="preserve"> ADDIN ZOTERO_ITEM CSL_CITATION {"citationID":"4DTcBJ5h","properties":{"formattedCitation":"\\super 7\\nosupersub{}","plainCitation":"7","noteIndex":0},"citationItems":[{"id":426,"uris":["http://zotero.org/users/local/EdxWKqIa/items/MSH8FDA9"],"uri":["http://zotero.org/users/local/EdxWKqIa/items/MSH8FDA9"],"itemData":{"id":426,"type":"article-journal","container-title":"Annals of Neurology","DOI":"10.1002/ana.10189","ISSN":"0364-5134, 1531-8249","issue":"6","journalAbbreviation":"Ann Neurol.","language":"en","page":"686-693","source":"DOI.org (Crossref)","title":"Evolution of the response to levodopa during the first 4 years of therapy","volume":"51","author":[{"family":"Nutt","given":"John G."},{"family":"Carter","given":"Julie H."},{"family":"Lea","given":"Eric S."},{"family":"Sexton","given":"Gary J."}],"issued":{"date-parts":[["2002",6]]}}}],"schema":"https://github.com/citation-style-language/schema/raw/master/csl-citation.json"} </w:instrText>
      </w:r>
      <w:r>
        <w:rPr>
          <w:rFonts w:ascii="Times New Roman" w:hAnsi="Times New Roman" w:cs="Times New Roman"/>
        </w:rPr>
        <w:fldChar w:fldCharType="separate"/>
      </w:r>
      <w:r w:rsidRPr="006569DE">
        <w:rPr>
          <w:rFonts w:ascii="Times New Roman" w:hAnsi="Times New Roman" w:cs="Times New Roman"/>
          <w:vertAlign w:val="superscript"/>
        </w:rPr>
        <w:t>7</w:t>
      </w:r>
      <w:r>
        <w:rPr>
          <w:rFonts w:ascii="Times New Roman" w:hAnsi="Times New Roman" w:cs="Times New Roman"/>
        </w:rPr>
        <w:fldChar w:fldCharType="end"/>
      </w:r>
      <w:r w:rsidRPr="00766F9A">
        <w:rPr>
          <w:rFonts w:ascii="Times New Roman" w:hAnsi="Times New Roman" w:cs="Times New Roman"/>
        </w:rPr>
        <w:t xml:space="preserve"> (eg., </w:t>
      </w:r>
      <w:r w:rsidRPr="00766F9A">
        <w:rPr>
          <w:rFonts w:ascii="Times New Roman" w:hAnsi="Times New Roman" w:cs="Times New Roman"/>
          <w:b/>
        </w:rPr>
        <w:t>Figure 1</w:t>
      </w:r>
      <w:r w:rsidRPr="00766F9A">
        <w:rPr>
          <w:rFonts w:ascii="Times New Roman" w:hAnsi="Times New Roman" w:cs="Times New Roman"/>
        </w:rPr>
        <w:t xml:space="preserve">). With the hand most affected by PD, subjects are instructed to alternately tap 2 manual counters spaced 20 cm apart as rapidly as possible for 30 s. Subjects will practice several times in the initial screening session until they feel comfortable with the task. They will perform 3 trials spaced ~1 minutes apart with the initial trial discarded to reduce variation secondary to anxiety. Results of the remaining 2 trials will be averaged to generate a tapping speed (taps/min) for each subject. </w:t>
      </w:r>
    </w:p>
    <w:p w14:paraId="3F33539D" w14:textId="77777777" w:rsidR="004E38EE" w:rsidRDefault="004E38EE" w:rsidP="004E38EE">
      <w:pPr>
        <w:rPr>
          <w:rFonts w:ascii="Times New Roman" w:hAnsi="Times New Roman" w:cs="Times New Roman"/>
        </w:rPr>
      </w:pPr>
    </w:p>
    <w:p w14:paraId="2F1B7B23" w14:textId="77777777" w:rsidR="004E38EE" w:rsidRDefault="004E38EE" w:rsidP="004E38EE">
      <w:pPr>
        <w:rPr>
          <w:rFonts w:ascii="Times New Roman" w:hAnsi="Times New Roman" w:cs="Times New Roman"/>
          <w:i/>
        </w:rPr>
      </w:pPr>
      <w:r>
        <w:rPr>
          <w:rFonts w:ascii="Times New Roman" w:hAnsi="Times New Roman" w:cs="Times New Roman"/>
          <w:i/>
        </w:rPr>
        <w:t xml:space="preserve">Spatial </w:t>
      </w:r>
      <w:r w:rsidRPr="00011EDE">
        <w:rPr>
          <w:rFonts w:ascii="Times New Roman" w:hAnsi="Times New Roman" w:cs="Times New Roman"/>
          <w:i/>
        </w:rPr>
        <w:t xml:space="preserve">N-back working memory task. </w:t>
      </w:r>
      <w:r w:rsidRPr="00011EDE">
        <w:rPr>
          <w:rFonts w:ascii="Times New Roman" w:hAnsi="Times New Roman" w:cs="Times New Roman"/>
        </w:rPr>
        <w:t>As a measure of cognitive control and executive function, we will use the ‘n-back’ task, a widely studied and highly robust activator of cognitive control networks</w:t>
      </w:r>
      <w:r>
        <w:rPr>
          <w:rFonts w:ascii="Times New Roman" w:hAnsi="Times New Roman" w:cs="Times New Roman"/>
        </w:rPr>
        <w:fldChar w:fldCharType="begin"/>
      </w:r>
      <w:r>
        <w:rPr>
          <w:rFonts w:ascii="Times New Roman" w:hAnsi="Times New Roman" w:cs="Times New Roman"/>
        </w:rPr>
        <w:instrText xml:space="preserve"> ADDIN ZOTERO_ITEM CSL_CITATION {"citationID":"N8Q9zM8I","properties":{"formattedCitation":"\\super 22\\nosupersub{}","plainCitation":"22","noteIndex":0},"citationItems":[{"id":461,"uris":["http://zotero.org/users/local/EdxWKqIa/items/G29RDG6H"],"uri":["http://zotero.org/users/local/EdxWKqIa/items/G29RDG6H"],"itemData":{"id":461,"type":"article-journal","abstract":"One of the most popular experimental paradigms for functional neuroimaging studies of working memory has been the n-back task, in which subjects are asked to monitor the identity or location of a series of verbal or nonverbal stimuli and to indicate when the currently presented stimulus is the same as the one presented n trials previously. We conducted a quantitative meta-analysis of 668 sets of activation coordinates in Talairach space reported in 24 primary studies of n-back task variants manipulating process (location vs. identity monitoring) and content (verbal or nonverbal) of working memory. We found the following cortical regions were activated robustly (voxelwise false discovery rate ϭ 1%): lateral premotor cortex; dorsal cingulate and medial premotor cortex; dorsolateral and ventrolateral prefrontal cortex; frontal poles; and medial and lateral posterior parietal cortex. Subsidiary meta-analyses based on appropriate subsets of the primary data demonstrated broadly similar activation patterns for identity monitoring of verbal stimuli and both location and identity monitoring of nonverbal stimuli. There was also some evidence for distinct frontoparietal activation patterns in response to different task variants. The functional specializations of each of the major cortical components in the generic large-scale frontoparietal system are discussed. We conclude that quantitative meta-analysis can be a powerful tool for combining results of multiple primary studies reported in Talairach space. Here, it provides evidence both for broadly consistent activation of frontal and parietal cortical regions by various versions of the n-back working memory paradigm, and for process- and content-speciﬁc frontoparietal activation by working memory. Hum Brain Mapp 25:46 –59, 2005. © 2005 Wiley-Liss, Inc.","container-title":"Human Brain Mapping","DOI":"10.1002/hbm.20131","ISSN":"1065-9471, 1097-0193","issue":"1","journalAbbreviation":"Hum. Brain Mapp.","language":"en","page":"46-59","source":"DOI.org (Crossref)","title":"N-back working memory paradigm: A meta-analysis of normative functional neuroimaging studies","title-short":"N-back working memory paradigm","volume":"25","author":[{"family":"Owen","given":"Adrian M."},{"family":"McMillan","given":"Kathryn M."},{"family":"Laird","given":"Angela R."},{"family":"Bullmore","given":"Ed"}],"issued":{"date-parts":[["2005",5]]}}}],"schema":"https://github.com/citation-style-language/schema/raw/master/csl-citation.json"} </w:instrText>
      </w:r>
      <w:r>
        <w:rPr>
          <w:rFonts w:ascii="Times New Roman" w:hAnsi="Times New Roman" w:cs="Times New Roman"/>
        </w:rPr>
        <w:fldChar w:fldCharType="separate"/>
      </w:r>
      <w:r w:rsidRPr="006569DE">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 xml:space="preserve">. </w:t>
      </w:r>
      <w:r w:rsidRPr="00011EDE">
        <w:rPr>
          <w:rFonts w:ascii="Times New Roman" w:hAnsi="Times New Roman" w:cs="Times New Roman"/>
        </w:rPr>
        <w:t>The task has multiple components, including attentional vigilance, short-term storage, information manipulation and recognition. Subjects will see</w:t>
      </w:r>
      <w:r>
        <w:rPr>
          <w:rFonts w:ascii="Times New Roman" w:hAnsi="Times New Roman" w:cs="Times New Roman"/>
        </w:rPr>
        <w:t xml:space="preserve"> a ring of 8 unfilled circles evenly spaced apart.</w:t>
      </w:r>
      <w:r w:rsidRPr="00011EDE">
        <w:rPr>
          <w:rFonts w:ascii="Times New Roman" w:hAnsi="Times New Roman" w:cs="Times New Roman"/>
        </w:rPr>
        <w:t xml:space="preserve"> </w:t>
      </w:r>
      <w:r>
        <w:rPr>
          <w:rFonts w:ascii="Times New Roman" w:hAnsi="Times New Roman" w:cs="Times New Roman"/>
        </w:rPr>
        <w:t>In</w:t>
      </w:r>
      <w:r w:rsidRPr="00011EDE">
        <w:rPr>
          <w:rFonts w:ascii="Times New Roman" w:hAnsi="Times New Roman" w:cs="Times New Roman"/>
        </w:rPr>
        <w:t xml:space="preserve">dividual </w:t>
      </w:r>
      <w:r>
        <w:rPr>
          <w:rFonts w:ascii="Times New Roman" w:hAnsi="Times New Roman" w:cs="Times New Roman"/>
        </w:rPr>
        <w:t xml:space="preserve">circles will ‘light up’ </w:t>
      </w:r>
      <w:r w:rsidRPr="00011EDE">
        <w:rPr>
          <w:rFonts w:ascii="Times New Roman" w:hAnsi="Times New Roman" w:cs="Times New Roman"/>
        </w:rPr>
        <w:t>for 0.5 sec, every 2 sec.</w:t>
      </w:r>
      <w:r>
        <w:rPr>
          <w:rFonts w:ascii="Times New Roman" w:hAnsi="Times New Roman" w:cs="Times New Roman"/>
        </w:rPr>
        <w:t xml:space="preserve"> </w:t>
      </w:r>
      <w:r w:rsidRPr="00011EDE">
        <w:rPr>
          <w:rFonts w:ascii="Times New Roman" w:hAnsi="Times New Roman" w:cs="Times New Roman"/>
        </w:rPr>
        <w:t xml:space="preserve">The target condition will test for 2-back recall, in which subjects respond with a button press to a target that matches the </w:t>
      </w:r>
      <w:r>
        <w:rPr>
          <w:rFonts w:ascii="Times New Roman" w:hAnsi="Times New Roman" w:cs="Times New Roman"/>
        </w:rPr>
        <w:t>location</w:t>
      </w:r>
      <w:r w:rsidRPr="00011EDE">
        <w:rPr>
          <w:rFonts w:ascii="Times New Roman" w:hAnsi="Times New Roman" w:cs="Times New Roman"/>
        </w:rPr>
        <w:t xml:space="preserve"> from 2 </w:t>
      </w:r>
      <w:r>
        <w:rPr>
          <w:rFonts w:ascii="Times New Roman" w:hAnsi="Times New Roman" w:cs="Times New Roman"/>
        </w:rPr>
        <w:t>presentations</w:t>
      </w:r>
      <w:r w:rsidRPr="00011EDE">
        <w:rPr>
          <w:rFonts w:ascii="Times New Roman" w:hAnsi="Times New Roman" w:cs="Times New Roman"/>
        </w:rPr>
        <w:t xml:space="preserve"> before.</w:t>
      </w:r>
      <w:r>
        <w:rPr>
          <w:rFonts w:ascii="Times New Roman" w:hAnsi="Times New Roman" w:cs="Times New Roman"/>
        </w:rPr>
        <w:t xml:space="preserve"> Accuracy rate will be used as the dependent variable of interest.</w:t>
      </w:r>
    </w:p>
    <w:p w14:paraId="3017162B" w14:textId="77777777" w:rsidR="004E38EE" w:rsidRDefault="004E38EE" w:rsidP="004E38EE">
      <w:pPr>
        <w:rPr>
          <w:rFonts w:ascii="Times New Roman" w:hAnsi="Times New Roman" w:cs="Times New Roman"/>
          <w:i/>
          <w:spacing w:val="-2"/>
        </w:rPr>
      </w:pPr>
    </w:p>
    <w:p w14:paraId="00BA383B" w14:textId="77777777" w:rsidR="004E38EE" w:rsidRPr="001A12A2" w:rsidRDefault="004E38EE" w:rsidP="004E38EE">
      <w:pPr>
        <w:rPr>
          <w:rFonts w:ascii="Times New Roman" w:hAnsi="Times New Roman" w:cs="Times New Roman"/>
          <w:spacing w:val="-2"/>
        </w:rPr>
      </w:pPr>
      <w:r>
        <w:rPr>
          <w:rFonts w:ascii="Times New Roman" w:hAnsi="Times New Roman" w:cs="Times New Roman"/>
          <w:i/>
          <w:spacing w:val="-2"/>
        </w:rPr>
        <w:t xml:space="preserve">General Analysis plan. </w:t>
      </w:r>
      <w:r>
        <w:rPr>
          <w:rFonts w:ascii="Times New Roman" w:hAnsi="Times New Roman" w:cs="Times New Roman"/>
          <w:spacing w:val="-2"/>
        </w:rPr>
        <w:t xml:space="preserve">All dependent variables in </w:t>
      </w:r>
      <w:r>
        <w:rPr>
          <w:rFonts w:ascii="Times New Roman" w:hAnsi="Times New Roman" w:cs="Times New Roman"/>
          <w:b/>
          <w:spacing w:val="-2"/>
        </w:rPr>
        <w:t xml:space="preserve">SA1 </w:t>
      </w:r>
      <w:r>
        <w:rPr>
          <w:rFonts w:ascii="Times New Roman" w:hAnsi="Times New Roman" w:cs="Times New Roman"/>
          <w:spacing w:val="-2"/>
        </w:rPr>
        <w:t xml:space="preserve">and </w:t>
      </w:r>
      <w:r>
        <w:rPr>
          <w:rFonts w:ascii="Times New Roman" w:hAnsi="Times New Roman" w:cs="Times New Roman"/>
          <w:b/>
          <w:spacing w:val="-2"/>
        </w:rPr>
        <w:t xml:space="preserve">SA2 </w:t>
      </w:r>
      <w:r>
        <w:rPr>
          <w:rFonts w:ascii="Times New Roman" w:hAnsi="Times New Roman" w:cs="Times New Roman"/>
          <w:spacing w:val="-2"/>
        </w:rPr>
        <w:t xml:space="preserve">(tapping speed, n-back performance, FTT performance, fMRI measures) will be analyzed using within-subject linear mixed effects models. TMS session (cTBS, iTBS, sham) and time (day 1, 2, 3) will be entered as factors with fixed effects. </w:t>
      </w:r>
    </w:p>
    <w:p w14:paraId="586EA293" w14:textId="77777777" w:rsidR="004E38EE" w:rsidRDefault="004E38EE" w:rsidP="004E38EE">
      <w:pPr>
        <w:rPr>
          <w:rFonts w:ascii="Times New Roman" w:hAnsi="Times New Roman" w:cs="Times New Roman"/>
          <w:i/>
          <w:spacing w:val="-2"/>
        </w:rPr>
      </w:pPr>
    </w:p>
    <w:p w14:paraId="7D0DD86F" w14:textId="4C1839CF" w:rsidR="004E38EE" w:rsidRDefault="004E38EE" w:rsidP="004E38EE">
      <w:pPr>
        <w:rPr>
          <w:rFonts w:ascii="Times New Roman" w:hAnsi="Times New Roman" w:cs="Times New Roman"/>
          <w:spacing w:val="-2"/>
        </w:rPr>
      </w:pPr>
      <w:r w:rsidRPr="00766F9A">
        <w:rPr>
          <w:rFonts w:ascii="Times New Roman" w:hAnsi="Times New Roman" w:cs="Times New Roman"/>
          <w:i/>
          <w:spacing w:val="-2"/>
        </w:rPr>
        <w:t xml:space="preserve">Task-based and resting-state fMRI analysis. </w:t>
      </w:r>
      <w:r w:rsidRPr="00766F9A">
        <w:rPr>
          <w:rFonts w:ascii="Times New Roman" w:hAnsi="Times New Roman" w:cs="Times New Roman"/>
          <w:spacing w:val="-2"/>
        </w:rPr>
        <w:t>We will use a standard univariate analysis in a GLM framework to assess task based activations versus baseline and to compare single- and dual-task FTT blocks. We will use the psychophysical interaction (PPI) approach</w:t>
      </w:r>
      <w:r>
        <w:rPr>
          <w:rFonts w:ascii="Times New Roman" w:hAnsi="Times New Roman" w:cs="Times New Roman"/>
          <w:spacing w:val="-2"/>
        </w:rPr>
        <w:fldChar w:fldCharType="begin"/>
      </w:r>
      <w:r>
        <w:rPr>
          <w:rFonts w:ascii="Times New Roman" w:hAnsi="Times New Roman" w:cs="Times New Roman"/>
          <w:spacing w:val="-2"/>
        </w:rPr>
        <w:instrText xml:space="preserve"> ADDIN ZOTERO_ITEM CSL_CITATION {"citationID":"LjQUyZUQ","properties":{"formattedCitation":"\\super 21\\nosupersub{}","plainCitation":"21","noteIndex":0},"citationItems":[{"id":409,"uris":["http://zotero.org/users/local/EdxWKqIa/items/CDZW6GLK"],"uri":["http://zotero.org/users/local/EdxWKqIa/items/CDZW6GLK"],"itemData":{"id":409,"type":"article-journal","abstract":"Many cognitive and clinical neuroscience research studies seek to determine how contextual factors modulate cognitive processes. In fMRI, hypotheses about how context modulates distributed patterns of information processing are often tested by comparing functional connectivity between neural regions A and B as a function of task conditions X and Y, which is termed context-modulated functional connectivity (FC). There exist two exploratory statistical approaches to testing context-modulated FC: the beta-series method and psychophysiological interaction (PPI) analysis methods. While these approaches are commonly used, their relative power for detecting context-modulated FC is unknown, especially with respect to real-world experimental parameters (e.g., number of stimulus repetitions, inter-trial-interval, stimulus duration). Here, we use simulations to compare power for detecting context-modulated FC between the standard PPI formulation (sPPI), generalized PPI formulation (gPPI), and beta series methods. Simulation results demonstrate that gPPI and beta series methods are generally more powerful than sPPI. Whether gPPI or beta series methods performed more powerfully depended on experiment parameters: block designs favor the gPPI, whereas the beta series method was more powerful for designs with more trial repetitions and it also retained more power under conditions of hemodynamic response function variability. On a real dataset of adolescent girls, the PPI methods appeared to have greater sensitivity in detecting task-modulated FC when using a block design and the beta series method appeared to have greater sensitivity when using an event-related design with many trial repetitions. Implications of these performance results are discussed.","container-title":"NeuroImage","DOI":"10.1016/j.neuroimage.2013.09.018","ISSN":"10538119","journalAbbreviation":"NeuroImage","language":"en","page":"1042-1052","source":"DOI.org (Crossref)","title":"A comparison of statistical methods for detecting context-modulated functional connectivity in fMRI","volume":"84","author":[{"family":"Cisler","given":"Josh M."},{"family":"Bush","given":"Keith"},{"family":"Steele","given":"J. Scott"}],"issued":{"date-parts":[["2014",1]]}}}],"schema":"https://github.com/citation-style-language/schema/raw/master/csl-citation.json"} </w:instrText>
      </w:r>
      <w:r>
        <w:rPr>
          <w:rFonts w:ascii="Times New Roman" w:hAnsi="Times New Roman" w:cs="Times New Roman"/>
          <w:spacing w:val="-2"/>
        </w:rPr>
        <w:fldChar w:fldCharType="separate"/>
      </w:r>
      <w:r w:rsidRPr="006569DE">
        <w:rPr>
          <w:rFonts w:ascii="Times New Roman" w:hAnsi="Times New Roman" w:cs="Times New Roman"/>
          <w:vertAlign w:val="superscript"/>
        </w:rPr>
        <w:t>21</w:t>
      </w:r>
      <w:r>
        <w:rPr>
          <w:rFonts w:ascii="Times New Roman" w:hAnsi="Times New Roman" w:cs="Times New Roman"/>
          <w:spacing w:val="-2"/>
        </w:rPr>
        <w:fldChar w:fldCharType="end"/>
      </w:r>
      <w:r w:rsidRPr="00766F9A">
        <w:rPr>
          <w:rFonts w:ascii="Times New Roman" w:hAnsi="Times New Roman" w:cs="Times New Roman"/>
          <w:spacing w:val="-2"/>
        </w:rPr>
        <w:t xml:space="preserve"> to assess task-based functional connectivity differences between single- and dual-tasking using the stimulation site as a seed.</w:t>
      </w:r>
      <w:r>
        <w:rPr>
          <w:rFonts w:ascii="Times New Roman" w:hAnsi="Times New Roman" w:cs="Times New Roman"/>
          <w:spacing w:val="-2"/>
        </w:rPr>
        <w:t xml:space="preserve"> </w:t>
      </w:r>
      <w:r w:rsidRPr="00766F9A">
        <w:rPr>
          <w:rFonts w:ascii="Times New Roman" w:hAnsi="Times New Roman" w:cs="Times New Roman"/>
          <w:spacing w:val="-2"/>
        </w:rPr>
        <w:t>For assessing COCN resting integrity, we will calculate the average time-series correlation across all COCN nodes using coordinate based ROIs in standard space.</w:t>
      </w:r>
    </w:p>
    <w:p w14:paraId="0FE13F16" w14:textId="77777777" w:rsidR="004E38EE" w:rsidRPr="00766F9A" w:rsidRDefault="004E38EE" w:rsidP="004E38EE">
      <w:pPr>
        <w:rPr>
          <w:rFonts w:ascii="Times New Roman" w:hAnsi="Times New Roman" w:cs="Times New Roman"/>
          <w:spacing w:val="-2"/>
        </w:rPr>
      </w:pPr>
    </w:p>
    <w:p w14:paraId="37F2E10D" w14:textId="76F0B108" w:rsidR="00AF37C0" w:rsidRPr="00AF37C0" w:rsidRDefault="00B42BEF" w:rsidP="00AF37C0">
      <w:pPr>
        <w:rPr>
          <w:rFonts w:ascii="Times New Roman" w:hAnsi="Times New Roman" w:cs="Times New Roman"/>
          <w:spacing w:val="-2"/>
        </w:rPr>
      </w:pPr>
      <w:r w:rsidRPr="00432F65">
        <w:rPr>
          <w:rFonts w:ascii="Times New Roman" w:hAnsi="Times New Roman" w:cs="Times New Roman"/>
          <w:i/>
          <w:spacing w:val="-2"/>
        </w:rPr>
        <w:t xml:space="preserve">Power analysis. </w:t>
      </w:r>
      <w:r w:rsidRPr="00432F65">
        <w:rPr>
          <w:rFonts w:ascii="Times New Roman" w:hAnsi="Times New Roman" w:cs="Times New Roman"/>
          <w:spacing w:val="-2"/>
        </w:rPr>
        <w:t>The analyses proposed here will test the main effect of stimulation location on both behavioral and fMRI</w:t>
      </w:r>
      <w:r w:rsidR="00432F65">
        <w:rPr>
          <w:rFonts w:ascii="Times New Roman" w:hAnsi="Times New Roman" w:cs="Times New Roman"/>
          <w:spacing w:val="-2"/>
        </w:rPr>
        <w:t xml:space="preserve"> measures. Previous work by Dr. Lee, PI of this proposal,</w:t>
      </w:r>
      <w:r w:rsidRPr="00432F65">
        <w:rPr>
          <w:rFonts w:ascii="Times New Roman" w:hAnsi="Times New Roman" w:cs="Times New Roman"/>
          <w:spacing w:val="-2"/>
        </w:rPr>
        <w:t xml:space="preserve"> used a very similar TMS procedure to examine the effects of prefrontal stimulation on </w:t>
      </w:r>
      <w:r w:rsidR="00023E04" w:rsidRPr="00432F65">
        <w:rPr>
          <w:rFonts w:ascii="Times New Roman" w:hAnsi="Times New Roman" w:cs="Times New Roman"/>
          <w:spacing w:val="-2"/>
        </w:rPr>
        <w:t>cognitive</w:t>
      </w:r>
      <w:r w:rsidRPr="00432F65">
        <w:rPr>
          <w:rFonts w:ascii="Times New Roman" w:hAnsi="Times New Roman" w:cs="Times New Roman"/>
          <w:spacing w:val="-2"/>
        </w:rPr>
        <w:t xml:space="preserve"> performance</w:t>
      </w:r>
      <w:r w:rsidR="006569DE">
        <w:rPr>
          <w:rFonts w:ascii="Times New Roman" w:hAnsi="Times New Roman" w:cs="Times New Roman"/>
          <w:spacing w:val="-2"/>
        </w:rPr>
        <w:fldChar w:fldCharType="begin"/>
      </w:r>
      <w:r w:rsidR="006569DE">
        <w:rPr>
          <w:rFonts w:ascii="Times New Roman" w:hAnsi="Times New Roman" w:cs="Times New Roman"/>
          <w:spacing w:val="-2"/>
        </w:rPr>
        <w:instrText xml:space="preserve"> ADDIN ZOTERO_ITEM CSL_CITATION {"citationID":"ycmFqQfh","properties":{"formattedCitation":"\\super 15\\nosupersub{}","plainCitation":"15","noteIndex":0},"citationItems":[{"id":156,"uris":["http://zotero.org/users/local/EdxWKqIa/items/FDTPC4VG"],"uri":["http://zotero.org/users/local/EdxWKqIa/items/FDTPC4VG"],"itemData":{"id":156,"type":"article-journal","container-title":"Journal of Neuroscience","DOI":"10.1523/JNEUROSCI.0627-12.2012","ISSN":"0270-6474, 1529-2401","issue":"44","journalAbbreviation":"Journal of Neuroscience","language":"en","page":"15458-15466","source":"DOI.org (Crossref)","title":"The Dynamic Nature of Top-Down Signals Originating from Prefrontal Cortex: A Combined fMRI-TMS Study","title-short":"The Dynamic Nature of Top-Down Signals Originating from Prefrontal Cortex","volume":"32","author":[{"family":"Lee","given":"T. G."},{"family":"D'Esposito","given":"M."}],"issued":{"date-parts":[["2012",10,31]]}}}],"schema":"https://github.com/citation-style-language/schema/raw/master/csl-citation.json"} </w:instrText>
      </w:r>
      <w:r w:rsidR="006569DE">
        <w:rPr>
          <w:rFonts w:ascii="Times New Roman" w:hAnsi="Times New Roman" w:cs="Times New Roman"/>
          <w:spacing w:val="-2"/>
        </w:rPr>
        <w:fldChar w:fldCharType="separate"/>
      </w:r>
      <w:r w:rsidR="006569DE" w:rsidRPr="006569DE">
        <w:rPr>
          <w:rFonts w:ascii="Times New Roman" w:hAnsi="Times New Roman" w:cs="Times New Roman"/>
          <w:vertAlign w:val="superscript"/>
        </w:rPr>
        <w:t>15</w:t>
      </w:r>
      <w:r w:rsidR="006569DE">
        <w:rPr>
          <w:rFonts w:ascii="Times New Roman" w:hAnsi="Times New Roman" w:cs="Times New Roman"/>
          <w:spacing w:val="-2"/>
        </w:rPr>
        <w:fldChar w:fldCharType="end"/>
      </w:r>
      <w:r w:rsidRPr="00432F65">
        <w:rPr>
          <w:rFonts w:ascii="Times New Roman" w:hAnsi="Times New Roman" w:cs="Times New Roman"/>
          <w:spacing w:val="-2"/>
        </w:rPr>
        <w:t>. In that study, the effect of TMS location was associated with an effect size of η</w:t>
      </w:r>
      <w:r w:rsidRPr="00432F65">
        <w:rPr>
          <w:rFonts w:ascii="Times New Roman" w:hAnsi="Times New Roman" w:cs="Times New Roman"/>
          <w:spacing w:val="-2"/>
          <w:vertAlign w:val="subscript"/>
        </w:rPr>
        <w:t>p</w:t>
      </w:r>
      <w:r w:rsidRPr="00432F65">
        <w:rPr>
          <w:rFonts w:ascii="Times New Roman" w:hAnsi="Times New Roman" w:cs="Times New Roman"/>
          <w:spacing w:val="-2"/>
          <w:vertAlign w:val="superscript"/>
        </w:rPr>
        <w:t>2</w:t>
      </w:r>
      <w:r w:rsidRPr="00432F65">
        <w:rPr>
          <w:rFonts w:ascii="Times New Roman" w:hAnsi="Times New Roman" w:cs="Times New Roman"/>
          <w:spacing w:val="-2"/>
        </w:rPr>
        <w:t xml:space="preserve"> = 0.21. Other studies that have applied cTBS to cortical sites using within-subject designs have reported effects in a similar range (η</w:t>
      </w:r>
      <w:r w:rsidRPr="00432F65">
        <w:rPr>
          <w:rFonts w:ascii="Times New Roman" w:hAnsi="Times New Roman" w:cs="Times New Roman"/>
          <w:spacing w:val="-2"/>
          <w:vertAlign w:val="subscript"/>
        </w:rPr>
        <w:t>p</w:t>
      </w:r>
      <w:r w:rsidRPr="00432F65">
        <w:rPr>
          <w:rFonts w:ascii="Times New Roman" w:hAnsi="Times New Roman" w:cs="Times New Roman"/>
          <w:spacing w:val="-2"/>
          <w:vertAlign w:val="superscript"/>
        </w:rPr>
        <w:t>2</w:t>
      </w:r>
      <w:r w:rsidRPr="00432F65">
        <w:rPr>
          <w:rFonts w:ascii="Times New Roman" w:hAnsi="Times New Roman" w:cs="Times New Roman"/>
          <w:spacing w:val="-2"/>
        </w:rPr>
        <w:t xml:space="preserve"> = 0.22-0.44). Because publication bias can inflate published estimates of effect size, we selected the lower end of this range (η</w:t>
      </w:r>
      <w:r w:rsidRPr="00432F65">
        <w:rPr>
          <w:rFonts w:ascii="Times New Roman" w:hAnsi="Times New Roman" w:cs="Times New Roman"/>
          <w:spacing w:val="-2"/>
          <w:vertAlign w:val="subscript"/>
        </w:rPr>
        <w:t>p</w:t>
      </w:r>
      <w:r w:rsidRPr="00432F65">
        <w:rPr>
          <w:rFonts w:ascii="Times New Roman" w:hAnsi="Times New Roman" w:cs="Times New Roman"/>
          <w:spacing w:val="-2"/>
          <w:vertAlign w:val="superscript"/>
        </w:rPr>
        <w:t>2</w:t>
      </w:r>
      <w:r w:rsidRPr="00432F65">
        <w:rPr>
          <w:rFonts w:ascii="Times New Roman" w:hAnsi="Times New Roman" w:cs="Times New Roman"/>
          <w:spacing w:val="-2"/>
        </w:rPr>
        <w:t xml:space="preserve"> = 0.20) to calculate power for the current studies. Using G*Power 3.1.9.4 (www.gpower.hhu.de), we calculated the </w:t>
      </w:r>
      <w:r w:rsidRPr="00432F65">
        <w:rPr>
          <w:rFonts w:ascii="Times New Roman" w:hAnsi="Times New Roman" w:cs="Times New Roman"/>
          <w:i/>
          <w:spacing w:val="-2"/>
        </w:rPr>
        <w:t>a priori</w:t>
      </w:r>
      <w:r w:rsidRPr="00432F65">
        <w:rPr>
          <w:rFonts w:ascii="Times New Roman" w:hAnsi="Times New Roman" w:cs="Times New Roman"/>
          <w:spacing w:val="-2"/>
        </w:rPr>
        <w:t xml:space="preserve"> required sample size to detect a significant effect at α &lt; 0.05 with a power of 0.8, resulting in a required sample size of 17 participants. To account for subject attrition, we will aim to recruit 25 participants.</w:t>
      </w:r>
    </w:p>
    <w:p w14:paraId="7BB07FD1" w14:textId="06AC5FED" w:rsidR="00AF37C0" w:rsidRPr="00432F65" w:rsidRDefault="00AF37C0" w:rsidP="00AF37C0">
      <w:pPr>
        <w:rPr>
          <w:rFonts w:ascii="Times New Roman" w:hAnsi="Times New Roman" w:cs="Times New Roman"/>
          <w:b/>
        </w:rPr>
      </w:pPr>
    </w:p>
    <w:p w14:paraId="3D247BCC" w14:textId="08732635" w:rsidR="00AF37C0" w:rsidRPr="00432F65" w:rsidRDefault="000958CC" w:rsidP="00AF37C0">
      <w:pPr>
        <w:rPr>
          <w:rFonts w:ascii="Times New Roman" w:hAnsi="Times New Roman" w:cs="Times New Roman"/>
        </w:rPr>
      </w:pPr>
      <w:r>
        <w:rPr>
          <w:rFonts w:ascii="Times New Roman" w:hAnsi="Times New Roman" w:cs="Times New Roman"/>
          <w:b/>
        </w:rPr>
        <w:t>SA</w:t>
      </w:r>
      <w:r w:rsidR="00AF37C0" w:rsidRPr="00432F65">
        <w:rPr>
          <w:rFonts w:ascii="Times New Roman" w:hAnsi="Times New Roman" w:cs="Times New Roman"/>
          <w:b/>
        </w:rPr>
        <w:t xml:space="preserve"> 1: Determine the causal mechanistic role of frontal cortical AMI nodes in the motor function of PwP. </w:t>
      </w:r>
    </w:p>
    <w:p w14:paraId="2107B10E" w14:textId="622D6E78" w:rsidR="00AF37C0" w:rsidRPr="00432F65" w:rsidRDefault="00AF37C0" w:rsidP="00AF37C0">
      <w:pPr>
        <w:rPr>
          <w:rFonts w:ascii="Times New Roman" w:hAnsi="Times New Roman" w:cs="Times New Roman"/>
        </w:rPr>
      </w:pPr>
      <w:r w:rsidRPr="00432F65">
        <w:rPr>
          <w:rFonts w:ascii="Times New Roman" w:hAnsi="Times New Roman" w:cs="Times New Roman"/>
          <w:b/>
        </w:rPr>
        <w:t>S</w:t>
      </w:r>
      <w:r w:rsidR="000958CC">
        <w:rPr>
          <w:rFonts w:ascii="Times New Roman" w:hAnsi="Times New Roman" w:cs="Times New Roman"/>
          <w:b/>
        </w:rPr>
        <w:t>A 2</w:t>
      </w:r>
      <w:r w:rsidRPr="00432F65">
        <w:rPr>
          <w:rFonts w:ascii="Times New Roman" w:hAnsi="Times New Roman" w:cs="Times New Roman"/>
          <w:b/>
        </w:rPr>
        <w:t xml:space="preserve">: Assess whether increasing excitability in frontal cortical AMI nodes can improve motor function. </w:t>
      </w:r>
    </w:p>
    <w:p w14:paraId="5CDDA3CC" w14:textId="1FA4A31C" w:rsidR="00AF37C0" w:rsidRPr="006B2314" w:rsidRDefault="00AF37C0" w:rsidP="00AF37C0">
      <w:pPr>
        <w:rPr>
          <w:rFonts w:ascii="Times New Roman" w:hAnsi="Times New Roman" w:cs="Times New Roman"/>
        </w:rPr>
      </w:pPr>
      <w:r>
        <w:rPr>
          <w:rFonts w:ascii="Times New Roman" w:hAnsi="Times New Roman" w:cs="Times New Roman"/>
          <w:i/>
        </w:rPr>
        <w:t>Rationale.</w:t>
      </w:r>
      <w:r w:rsidR="006B2314">
        <w:rPr>
          <w:rFonts w:ascii="Times New Roman" w:hAnsi="Times New Roman" w:cs="Times New Roman"/>
        </w:rPr>
        <w:t xml:space="preserve"> Prior studies, including those by our research team, have shown that cTBS can disrupt network connectivity and lead to impairments on attention and cognitive control tasks</w:t>
      </w:r>
      <w:r w:rsidR="006569DE">
        <w:rPr>
          <w:rFonts w:ascii="Times New Roman" w:hAnsi="Times New Roman" w:cs="Times New Roman"/>
        </w:rPr>
        <w:fldChar w:fldCharType="begin"/>
      </w:r>
      <w:r w:rsidR="006569DE">
        <w:rPr>
          <w:rFonts w:ascii="Times New Roman" w:hAnsi="Times New Roman" w:cs="Times New Roman"/>
        </w:rPr>
        <w:instrText xml:space="preserve"> ADDIN ZOTERO_ITEM CSL_CITATION {"citationID":"6VzegE3W","properties":{"formattedCitation":"\\super 12,15\\nosupersub{}","plainCitation":"12,15","noteIndex":0},"citationItems":[{"id":442,"uris":["http://zotero.org/users/local/EdxWKqIa/items/8IU6DFGP"],"uri":["http://zotero.org/users/local/EdxWKqIa/items/8IU6DFGP"],"itemData":{"id":442,"type":"article-journal","container-title":"Journal of Neuroscience","DOI":"10.1523/JNEUROSCI.5652-12.2013","ISSN":"0270-6474, 1529-2401","issue":"32","journalAbbreviation":"Journal of Neuroscience","language":"en","page":"13233-13237","source":"DOI.org (Crossref)","title":"Disruption of Dorsolateral But Not Ventrolateral Prefrontal Cortex Improves Unconscious Perceptual Memories","volume":"33","author":[{"family":"Lee","given":"T. G."},{"family":"Blumenfeld","given":"R. S."},{"family":"D'Esposito","given":"M."}],"issued":{"date-parts":[["2013",8,7]]}}},{"id":156,"uris":["http://zotero.org/users/local/EdxWKqIa/items/FDTPC4VG"],"uri":["http://zotero.org/users/local/EdxWKqIa/items/FDTPC4VG"],"itemData":{"id":156,"type":"article-journal","container-title":"Journal of Neuroscience","DOI":"10.1523/JNEUROSCI.0627-12.2012","ISSN":"0270-6474, 1529-2401","issue":"44","journalAbbreviation":"Journal of Neuroscience","language":"en","page":"15458-15466","source":"DOI.org (Crossref)","title":"The Dynamic Nature of Top-Down Signals Originating from Prefrontal Cortex: A Combined fMRI-TMS Study","title-short":"The Dynamic Nature of Top-Down Signals Originating from Prefrontal Cortex","volume":"32","author":[{"family":"Lee","given":"T. G."},{"family":"D'Esposito","given":"M."}],"issued":{"date-parts":[["2012",10,31]]}}}],"schema":"https://github.com/citation-style-language/schema/raw/master/csl-citation.json"} </w:instrText>
      </w:r>
      <w:r w:rsidR="006569DE">
        <w:rPr>
          <w:rFonts w:ascii="Times New Roman" w:hAnsi="Times New Roman" w:cs="Times New Roman"/>
        </w:rPr>
        <w:fldChar w:fldCharType="separate"/>
      </w:r>
      <w:r w:rsidR="006569DE" w:rsidRPr="006569DE">
        <w:rPr>
          <w:rFonts w:ascii="Times New Roman" w:hAnsi="Times New Roman" w:cs="Times New Roman"/>
          <w:vertAlign w:val="superscript"/>
        </w:rPr>
        <w:t>12,15</w:t>
      </w:r>
      <w:r w:rsidR="006569DE">
        <w:rPr>
          <w:rFonts w:ascii="Times New Roman" w:hAnsi="Times New Roman" w:cs="Times New Roman"/>
        </w:rPr>
        <w:fldChar w:fldCharType="end"/>
      </w:r>
      <w:r w:rsidR="006B2314">
        <w:rPr>
          <w:rFonts w:ascii="Times New Roman" w:hAnsi="Times New Roman" w:cs="Times New Roman"/>
        </w:rPr>
        <w:t>. Similarly, iTBS enhance</w:t>
      </w:r>
      <w:r w:rsidR="000958CC">
        <w:rPr>
          <w:rFonts w:ascii="Times New Roman" w:hAnsi="Times New Roman" w:cs="Times New Roman"/>
        </w:rPr>
        <w:t>s</w:t>
      </w:r>
      <w:r w:rsidR="006B2314">
        <w:rPr>
          <w:rFonts w:ascii="Times New Roman" w:hAnsi="Times New Roman" w:cs="Times New Roman"/>
        </w:rPr>
        <w:t xml:space="preserve"> network connectivity and </w:t>
      </w:r>
      <w:r w:rsidR="000958CC">
        <w:rPr>
          <w:rFonts w:ascii="Times New Roman" w:hAnsi="Times New Roman" w:cs="Times New Roman"/>
        </w:rPr>
        <w:t xml:space="preserve">can </w:t>
      </w:r>
      <w:r w:rsidR="006B2314">
        <w:rPr>
          <w:rFonts w:ascii="Times New Roman" w:hAnsi="Times New Roman" w:cs="Times New Roman"/>
        </w:rPr>
        <w:t>lead to performance improvements on these same attentional tasks</w:t>
      </w:r>
      <w:r w:rsidR="009E79BB">
        <w:rPr>
          <w:rFonts w:ascii="Times New Roman" w:hAnsi="Times New Roman" w:cs="Times New Roman"/>
        </w:rPr>
        <w:fldChar w:fldCharType="begin"/>
      </w:r>
      <w:r w:rsidR="009E79BB">
        <w:rPr>
          <w:rFonts w:ascii="Times New Roman" w:hAnsi="Times New Roman" w:cs="Times New Roman"/>
        </w:rPr>
        <w:instrText xml:space="preserve"> ADDIN ZOTERO_ITEM CSL_CITATION {"citationID":"gpqlpZqP","properties":{"formattedCitation":"\\super 25\\nosupersub{}","plainCitation":"25","noteIndex":0},"citationItems":[{"id":477,"uris":["http://zotero.org/users/local/EdxWKqIa/items/PGRGWSIE"],"uri":["http://zotero.org/users/local/EdxWKqIa/items/PGRGWSIE"],"itemData":{"id":477,"type":"article-journal","abstract":"Developing non-invasive brain stimulation interventions to improve attentional control is extremely relevant to a variety of neurological and psychiatric populations, yet few studies have identiﬁed reliable biomarkers that can be readily modiﬁed to improve attentional control. One potential biomarker of attention is functional connectivity in the core cortical network supporting attention - the dorsal attention network (DAN). We used a network-targeted cerebellar transcranial magnetic stimulation (TMS) procedure, intended to enhance cortical functional connectivity in the DAN. Speciﬁcally, in healthy young adults we administered intermittent theta burst TMS (iTBS) to the midline cerebellar node of the DAN and, as a control, the right cerebellar node of the default mode network (DMN). These cerebellar targets were localized using individual resting-state fMRI scans. Participants completed assessments of both sustained (gradual onset continuous performance task, gradCPT) and transient attentional control (attentional blink) immediately before and after stimulation, in two sessions (cerebellar DAN and DMN). Following cerebellar DAN stimulation, participants had signiﬁcantly fewer attentional lapses (lower commission error rates) on the gradCPT. In contrast, stimulation to the cerebellar DMN did not a</w:instrText>
      </w:r>
      <w:r w:rsidR="009E79BB">
        <w:rPr>
          <w:rFonts w:ascii="Cambria Math" w:hAnsi="Cambria Math" w:cs="Cambria Math"/>
        </w:rPr>
        <w:instrText>ﬀ</w:instrText>
      </w:r>
      <w:r w:rsidR="009E79BB">
        <w:rPr>
          <w:rFonts w:ascii="Times New Roman" w:hAnsi="Times New Roman" w:cs="Times New Roman"/>
        </w:rPr>
        <w:instrText xml:space="preserve">ect gradCPT performance. Further, in the DAN condition, individuals with worse baseline gradCPT performance showed the greatest enhancement in gradCPT performance. These results suggest that temporarily increasing functional connectivity in the DAN via network-targeted cerebellar stimulation can enhance sustained attention, particularly in those with poor baseline performance. With regard to transient attention, TMS stimulation improved attentional blink performance across both stimulation sites, suggesting increasing functional connectivity in both networks can enhance this aspect of attention. These ﬁndings have important implications for intervention applications of TMS and theoretical models of functional connectivity.","container-title":"NeuroImage","DOI":"10.1016/j.neuroimage.2017.05.011","ISSN":"10538119","journalAbbreviation":"NeuroImage","language":"en","page":"190-198","source":"DOI.org (Crossref)","title":"Network-targeted cerebellar transcranial magnetic stimulation improves attentional control","volume":"156","author":[{"family":"Esterman","given":"Michael"},{"family":"Thai","given":"Michelle"},{"family":"Okabe","given":"Hidefusa"},{"family":"DeGutis","given":"Joseph"},{"family":"Saad","given":"Elyana"},{"family":"Laganiere","given":"Simon E."},{"family":"Halko","given":"Mark A."}],"issued":{"date-parts":[["2017",8]]}}}],"schema":"https://github.com/citation-style-language/schema/raw/master/csl-citation.json"} </w:instrText>
      </w:r>
      <w:r w:rsidR="009E79BB">
        <w:rPr>
          <w:rFonts w:ascii="Times New Roman" w:hAnsi="Times New Roman" w:cs="Times New Roman"/>
        </w:rPr>
        <w:fldChar w:fldCharType="separate"/>
      </w:r>
      <w:r w:rsidR="009E79BB" w:rsidRPr="009E79BB">
        <w:rPr>
          <w:rFonts w:ascii="Times New Roman" w:hAnsi="Times New Roman" w:cs="Times New Roman"/>
          <w:vertAlign w:val="superscript"/>
        </w:rPr>
        <w:t>25</w:t>
      </w:r>
      <w:r w:rsidR="009E79BB">
        <w:rPr>
          <w:rFonts w:ascii="Times New Roman" w:hAnsi="Times New Roman" w:cs="Times New Roman"/>
        </w:rPr>
        <w:fldChar w:fldCharType="end"/>
      </w:r>
      <w:r w:rsidR="006B2314">
        <w:rPr>
          <w:rFonts w:ascii="Times New Roman" w:hAnsi="Times New Roman" w:cs="Times New Roman"/>
        </w:rPr>
        <w:t xml:space="preserve">. </w:t>
      </w:r>
      <w:r w:rsidR="00560C9E">
        <w:rPr>
          <w:rFonts w:ascii="Times New Roman" w:hAnsi="Times New Roman" w:cs="Times New Roman"/>
        </w:rPr>
        <w:t xml:space="preserve">If frontal AMI nodes play a compensatory role in maintaining motor function in PwP, disrupting activity at these sites should lead to deficits in </w:t>
      </w:r>
      <w:r w:rsidR="00616DE7">
        <w:rPr>
          <w:rFonts w:ascii="Times New Roman" w:hAnsi="Times New Roman" w:cs="Times New Roman"/>
        </w:rPr>
        <w:t>FTT</w:t>
      </w:r>
      <w:r w:rsidR="00560C9E">
        <w:rPr>
          <w:rFonts w:ascii="Times New Roman" w:hAnsi="Times New Roman" w:cs="Times New Roman"/>
        </w:rPr>
        <w:t xml:space="preserve"> performance. Similarly, temporarily enhancing function in these nodes could lead to motor performance improvements, especially in PwP with relatively poor baseline performance.</w:t>
      </w:r>
      <w:r w:rsidR="00847825">
        <w:rPr>
          <w:rFonts w:ascii="Times New Roman" w:hAnsi="Times New Roman" w:cs="Times New Roman"/>
        </w:rPr>
        <w:t xml:space="preserve"> </w:t>
      </w:r>
    </w:p>
    <w:p w14:paraId="0F6B19E6" w14:textId="77777777" w:rsidR="00AD0C46" w:rsidRDefault="00AD0C46" w:rsidP="00AF37C0">
      <w:pPr>
        <w:rPr>
          <w:rFonts w:ascii="Times New Roman" w:hAnsi="Times New Roman" w:cs="Times New Roman"/>
          <w:i/>
        </w:rPr>
      </w:pPr>
    </w:p>
    <w:p w14:paraId="3DE1B694" w14:textId="457770AF" w:rsidR="00AF37C0" w:rsidRPr="00AF37C0" w:rsidRDefault="00AF37C0" w:rsidP="00AF37C0">
      <w:pPr>
        <w:rPr>
          <w:rFonts w:ascii="Times New Roman" w:hAnsi="Times New Roman" w:cs="Times New Roman"/>
        </w:rPr>
      </w:pPr>
      <w:r>
        <w:rPr>
          <w:rFonts w:ascii="Times New Roman" w:hAnsi="Times New Roman" w:cs="Times New Roman"/>
          <w:i/>
        </w:rPr>
        <w:lastRenderedPageBreak/>
        <w:t xml:space="preserve">Procedure. </w:t>
      </w:r>
      <w:r>
        <w:rPr>
          <w:rFonts w:ascii="Times New Roman" w:hAnsi="Times New Roman" w:cs="Times New Roman"/>
        </w:rPr>
        <w:t>Following the initial fMRI session, participants will return for three</w:t>
      </w:r>
      <w:r w:rsidRPr="00432F65">
        <w:rPr>
          <w:rFonts w:ascii="Times New Roman" w:hAnsi="Times New Roman" w:cs="Times New Roman"/>
        </w:rPr>
        <w:t xml:space="preserve"> subs</w:t>
      </w:r>
      <w:r>
        <w:rPr>
          <w:rFonts w:ascii="Times New Roman" w:hAnsi="Times New Roman" w:cs="Times New Roman"/>
        </w:rPr>
        <w:t>equent combined fMRI-TMS sessions</w:t>
      </w:r>
      <w:r w:rsidR="000958CC">
        <w:rPr>
          <w:rFonts w:ascii="Times New Roman" w:hAnsi="Times New Roman" w:cs="Times New Roman"/>
        </w:rPr>
        <w:t xml:space="preserve"> (see </w:t>
      </w:r>
      <w:r w:rsidR="000958CC">
        <w:rPr>
          <w:rFonts w:ascii="Times New Roman" w:hAnsi="Times New Roman" w:cs="Times New Roman"/>
          <w:b/>
        </w:rPr>
        <w:t>Fig. 2</w:t>
      </w:r>
      <w:r w:rsidR="000958CC">
        <w:rPr>
          <w:rFonts w:ascii="Times New Roman" w:hAnsi="Times New Roman" w:cs="Times New Roman"/>
        </w:rPr>
        <w:t>)</w:t>
      </w:r>
      <w:r>
        <w:rPr>
          <w:rFonts w:ascii="Times New Roman" w:hAnsi="Times New Roman" w:cs="Times New Roman"/>
        </w:rPr>
        <w:t>. Just prior to entering the scanner, participants will receive either 1) cTBS over frontal cortex, 2) iTBS over frontal cortex, or 3) “sham” TBS over the vertex of the scalp.</w:t>
      </w:r>
      <w:r w:rsidR="00616DE7">
        <w:rPr>
          <w:rFonts w:ascii="Times New Roman" w:hAnsi="Times New Roman" w:cs="Times New Roman"/>
        </w:rPr>
        <w:t xml:space="preserve"> </w:t>
      </w:r>
      <w:r>
        <w:rPr>
          <w:rFonts w:ascii="Times New Roman" w:hAnsi="Times New Roman" w:cs="Times New Roman"/>
        </w:rPr>
        <w:t>The order of stimulation sites will be counterbalanced across participants.</w:t>
      </w:r>
      <w:r w:rsidR="00847825">
        <w:rPr>
          <w:rFonts w:ascii="Times New Roman" w:hAnsi="Times New Roman" w:cs="Times New Roman"/>
        </w:rPr>
        <w:t xml:space="preserve"> </w:t>
      </w:r>
      <w:r w:rsidR="00616DE7">
        <w:rPr>
          <w:rFonts w:ascii="Times New Roman" w:hAnsi="Times New Roman" w:cs="Times New Roman"/>
        </w:rPr>
        <w:t>Just following stimulation, participants will perform the tapping task outside of the scanner and then immediately go into the scanning bay.</w:t>
      </w:r>
      <w:r w:rsidR="00847825">
        <w:rPr>
          <w:rFonts w:ascii="Times New Roman" w:hAnsi="Times New Roman" w:cs="Times New Roman"/>
        </w:rPr>
        <w:t xml:space="preserve"> </w:t>
      </w:r>
      <w:r w:rsidR="00616DE7">
        <w:rPr>
          <w:rFonts w:ascii="Times New Roman" w:hAnsi="Times New Roman" w:cs="Times New Roman"/>
        </w:rPr>
        <w:t>N-back performance will be assessed while in the scanner while collecting anatomical localizers for functional scanning.</w:t>
      </w:r>
      <w:r w:rsidR="00847825">
        <w:rPr>
          <w:rFonts w:ascii="Times New Roman" w:hAnsi="Times New Roman" w:cs="Times New Roman"/>
        </w:rPr>
        <w:t xml:space="preserve"> </w:t>
      </w:r>
      <w:r w:rsidR="00616DE7">
        <w:rPr>
          <w:rFonts w:ascii="Times New Roman" w:hAnsi="Times New Roman" w:cs="Times New Roman"/>
        </w:rPr>
        <w:t xml:space="preserve">Rest, single- and dual-task FTT trials will alternate within each functional run. </w:t>
      </w:r>
      <w:r w:rsidR="00986BBB">
        <w:rPr>
          <w:rFonts w:ascii="Times New Roman" w:hAnsi="Times New Roman" w:cs="Times New Roman"/>
        </w:rPr>
        <w:t>All participants will be tested in the DRT ‘ON’ state.</w:t>
      </w:r>
    </w:p>
    <w:p w14:paraId="4F9CBEE3" w14:textId="77777777" w:rsidR="00AD0C46" w:rsidRDefault="00AD0C46" w:rsidP="00AF37C0">
      <w:pPr>
        <w:rPr>
          <w:rFonts w:ascii="Times New Roman" w:hAnsi="Times New Roman" w:cs="Times New Roman"/>
          <w:i/>
        </w:rPr>
      </w:pPr>
    </w:p>
    <w:p w14:paraId="17263412" w14:textId="5A5BD393" w:rsidR="00AF37C0" w:rsidRPr="003729D8" w:rsidRDefault="00AF37C0" w:rsidP="00AF37C0">
      <w:pPr>
        <w:rPr>
          <w:rFonts w:ascii="Times New Roman" w:hAnsi="Times New Roman" w:cs="Times New Roman"/>
        </w:rPr>
      </w:pPr>
      <w:r>
        <w:rPr>
          <w:rFonts w:ascii="Times New Roman" w:hAnsi="Times New Roman" w:cs="Times New Roman"/>
          <w:i/>
        </w:rPr>
        <w:t>Prediction.</w:t>
      </w:r>
      <w:r w:rsidR="003729D8">
        <w:rPr>
          <w:rFonts w:ascii="Times New Roman" w:hAnsi="Times New Roman" w:cs="Times New Roman"/>
        </w:rPr>
        <w:t xml:space="preserve"> cTBS </w:t>
      </w:r>
      <w:r w:rsidR="00767CD6">
        <w:rPr>
          <w:rFonts w:ascii="Times New Roman" w:hAnsi="Times New Roman" w:cs="Times New Roman"/>
        </w:rPr>
        <w:t>will lead to poorer n-back performance, FTT performance, and diminished functional connectivity between cortical and subcortical COCN nodes</w:t>
      </w:r>
      <w:r w:rsidR="00767CD6" w:rsidRPr="00767CD6">
        <w:rPr>
          <w:rFonts w:ascii="Times New Roman" w:hAnsi="Times New Roman" w:cs="Times New Roman"/>
        </w:rPr>
        <w:t xml:space="preserve"> </w:t>
      </w:r>
      <w:r w:rsidR="00767CD6">
        <w:rPr>
          <w:rFonts w:ascii="Times New Roman" w:hAnsi="Times New Roman" w:cs="Times New Roman"/>
        </w:rPr>
        <w:t>relative to sham stimulation.</w:t>
      </w:r>
      <w:r w:rsidR="00847825">
        <w:rPr>
          <w:rFonts w:ascii="Times New Roman" w:hAnsi="Times New Roman" w:cs="Times New Roman"/>
        </w:rPr>
        <w:t xml:space="preserve"> </w:t>
      </w:r>
      <w:r w:rsidR="00767CD6">
        <w:rPr>
          <w:rFonts w:ascii="Times New Roman" w:hAnsi="Times New Roman" w:cs="Times New Roman"/>
        </w:rPr>
        <w:t xml:space="preserve">In contrast, iTBS will enhance both n-back and FTT performance, along with increased functional </w:t>
      </w:r>
      <w:r w:rsidR="000958CC">
        <w:rPr>
          <w:rFonts w:ascii="Times New Roman" w:hAnsi="Times New Roman" w:cs="Times New Roman"/>
        </w:rPr>
        <w:t>connectivity within the COCN.</w:t>
      </w:r>
      <w:r w:rsidR="00847825">
        <w:rPr>
          <w:rFonts w:ascii="Times New Roman" w:hAnsi="Times New Roman" w:cs="Times New Roman"/>
        </w:rPr>
        <w:t xml:space="preserve"> </w:t>
      </w:r>
      <w:r w:rsidR="000958CC">
        <w:rPr>
          <w:rFonts w:ascii="Times New Roman" w:hAnsi="Times New Roman" w:cs="Times New Roman"/>
        </w:rPr>
        <w:t>Participants who display minimal COCN connectivity at baseline likely already have AMI deficits.</w:t>
      </w:r>
      <w:r w:rsidR="00847825">
        <w:rPr>
          <w:rFonts w:ascii="Times New Roman" w:hAnsi="Times New Roman" w:cs="Times New Roman"/>
        </w:rPr>
        <w:t xml:space="preserve"> </w:t>
      </w:r>
      <w:r w:rsidR="000958CC">
        <w:rPr>
          <w:rFonts w:ascii="Times New Roman" w:hAnsi="Times New Roman" w:cs="Times New Roman"/>
        </w:rPr>
        <w:t xml:space="preserve">We expect that cTBS effects will be relatively small in this sub-group, but that they may show the largest improvement following iTBS if COCN connectivity can be restored to a compensatory role. </w:t>
      </w:r>
    </w:p>
    <w:p w14:paraId="3F202F4B" w14:textId="77777777" w:rsidR="00AF37C0" w:rsidRPr="00432F65" w:rsidRDefault="00AF37C0" w:rsidP="00AF37C0">
      <w:pPr>
        <w:rPr>
          <w:rFonts w:ascii="Times New Roman" w:hAnsi="Times New Roman" w:cs="Times New Roman"/>
          <w:b/>
        </w:rPr>
      </w:pPr>
    </w:p>
    <w:p w14:paraId="50C3157B" w14:textId="7471293B" w:rsidR="00AF37C0" w:rsidRPr="00432F65" w:rsidRDefault="00AF37C0" w:rsidP="00AF37C0">
      <w:pPr>
        <w:rPr>
          <w:rFonts w:ascii="Times New Roman" w:hAnsi="Times New Roman" w:cs="Times New Roman"/>
          <w:b/>
        </w:rPr>
      </w:pPr>
      <w:r w:rsidRPr="00432F65">
        <w:rPr>
          <w:rFonts w:ascii="Times New Roman" w:hAnsi="Times New Roman" w:cs="Times New Roman"/>
          <w:b/>
        </w:rPr>
        <w:t xml:space="preserve">Exploratory Aim 3: Assess </w:t>
      </w:r>
      <w:r w:rsidR="007369D4">
        <w:rPr>
          <w:rFonts w:ascii="Times New Roman" w:hAnsi="Times New Roman" w:cs="Times New Roman"/>
          <w:b/>
        </w:rPr>
        <w:t>the safety and feasibility of</w:t>
      </w:r>
      <w:r w:rsidRPr="00432F65">
        <w:rPr>
          <w:rFonts w:ascii="Times New Roman" w:hAnsi="Times New Roman" w:cs="Times New Roman"/>
          <w:b/>
        </w:rPr>
        <w:t xml:space="preserve"> long-term stimulation of cortical AMI nodes </w:t>
      </w:r>
      <w:r w:rsidR="007369D4">
        <w:rPr>
          <w:rFonts w:ascii="Times New Roman" w:hAnsi="Times New Roman" w:cs="Times New Roman"/>
          <w:b/>
        </w:rPr>
        <w:t>in mitigating</w:t>
      </w:r>
      <w:r w:rsidRPr="00432F65">
        <w:rPr>
          <w:rFonts w:ascii="Times New Roman" w:hAnsi="Times New Roman" w:cs="Times New Roman"/>
          <w:b/>
        </w:rPr>
        <w:t xml:space="preserve"> falls and freezing of gait. </w:t>
      </w:r>
    </w:p>
    <w:p w14:paraId="65465778" w14:textId="1D99D58A" w:rsidR="00AF37C0" w:rsidRPr="00372043" w:rsidRDefault="00AF37C0" w:rsidP="00AF37C0">
      <w:pPr>
        <w:rPr>
          <w:rFonts w:ascii="Times New Roman" w:hAnsi="Times New Roman" w:cs="Times New Roman"/>
        </w:rPr>
      </w:pPr>
      <w:r>
        <w:rPr>
          <w:rFonts w:ascii="Times New Roman" w:hAnsi="Times New Roman" w:cs="Times New Roman"/>
          <w:i/>
        </w:rPr>
        <w:t>Rationale.</w:t>
      </w:r>
      <w:r w:rsidR="00372043">
        <w:rPr>
          <w:rFonts w:ascii="Times New Roman" w:hAnsi="Times New Roman" w:cs="Times New Roman"/>
          <w:i/>
        </w:rPr>
        <w:t xml:space="preserve"> </w:t>
      </w:r>
      <w:r w:rsidR="00372043">
        <w:rPr>
          <w:rFonts w:ascii="Times New Roman" w:hAnsi="Times New Roman" w:cs="Times New Roman"/>
        </w:rPr>
        <w:t xml:space="preserve">If the cognitive nodes of the AMI serve a compensatory role in maintaining motor function as PD progresses, it is possible that enhancing or otherwise upregulating </w:t>
      </w:r>
      <w:r w:rsidR="006B2314">
        <w:rPr>
          <w:rFonts w:ascii="Times New Roman" w:hAnsi="Times New Roman" w:cs="Times New Roman"/>
        </w:rPr>
        <w:t xml:space="preserve">AMI function will lead to </w:t>
      </w:r>
    </w:p>
    <w:p w14:paraId="6DEB84AD" w14:textId="77777777" w:rsidR="00AD0C46" w:rsidRDefault="00AD0C46" w:rsidP="00AF37C0">
      <w:pPr>
        <w:rPr>
          <w:rFonts w:ascii="Times New Roman" w:hAnsi="Times New Roman" w:cs="Times New Roman"/>
          <w:i/>
        </w:rPr>
      </w:pPr>
    </w:p>
    <w:p w14:paraId="569686C3" w14:textId="4B53EE58" w:rsidR="00AF37C0" w:rsidRPr="007369D4" w:rsidRDefault="00AF37C0" w:rsidP="00AF37C0">
      <w:pPr>
        <w:rPr>
          <w:rFonts w:ascii="Times New Roman" w:hAnsi="Times New Roman" w:cs="Times New Roman"/>
        </w:rPr>
      </w:pPr>
      <w:r>
        <w:rPr>
          <w:rFonts w:ascii="Times New Roman" w:hAnsi="Times New Roman" w:cs="Times New Roman"/>
          <w:i/>
        </w:rPr>
        <w:t xml:space="preserve">Procedure. </w:t>
      </w:r>
      <w:r>
        <w:rPr>
          <w:rFonts w:ascii="Times New Roman" w:hAnsi="Times New Roman" w:cs="Times New Roman"/>
        </w:rPr>
        <w:t xml:space="preserve">For </w:t>
      </w:r>
      <w:r>
        <w:rPr>
          <w:rFonts w:ascii="Times New Roman" w:hAnsi="Times New Roman" w:cs="Times New Roman"/>
          <w:b/>
        </w:rPr>
        <w:t xml:space="preserve">SA3, </w:t>
      </w:r>
      <w:r>
        <w:rPr>
          <w:rFonts w:ascii="Times New Roman" w:hAnsi="Times New Roman" w:cs="Times New Roman"/>
        </w:rPr>
        <w:t>a small subset of participants will return for 5 consecutive days of iTBS stimulation over frontal cortex.</w:t>
      </w:r>
      <w:r w:rsidR="00616DE7">
        <w:rPr>
          <w:rFonts w:ascii="Times New Roman" w:hAnsi="Times New Roman" w:cs="Times New Roman"/>
        </w:rPr>
        <w:t xml:space="preserve"> </w:t>
      </w:r>
      <w:r>
        <w:rPr>
          <w:rFonts w:ascii="Times New Roman" w:hAnsi="Times New Roman" w:cs="Times New Roman"/>
        </w:rPr>
        <w:t>Immediately following stimulation on the 5</w:t>
      </w:r>
      <w:r w:rsidRPr="00AF37C0">
        <w:rPr>
          <w:rFonts w:ascii="Times New Roman" w:hAnsi="Times New Roman" w:cs="Times New Roman"/>
          <w:vertAlign w:val="superscript"/>
        </w:rPr>
        <w:t>th</w:t>
      </w:r>
      <w:r>
        <w:rPr>
          <w:rFonts w:ascii="Times New Roman" w:hAnsi="Times New Roman" w:cs="Times New Roman"/>
        </w:rPr>
        <w:t xml:space="preserve"> day, </w:t>
      </w:r>
      <w:r w:rsidR="007369D4">
        <w:rPr>
          <w:rFonts w:ascii="Times New Roman" w:hAnsi="Times New Roman" w:cs="Times New Roman"/>
        </w:rPr>
        <w:t xml:space="preserve">participates will complete a battery of cognitive and motor testing including tapping speed, n-back working memory, and </w:t>
      </w:r>
      <w:r w:rsidR="00C30F8E">
        <w:rPr>
          <w:rFonts w:ascii="Times New Roman" w:hAnsi="Times New Roman" w:cs="Times New Roman"/>
        </w:rPr>
        <w:t>UPDRS part III</w:t>
      </w:r>
      <w:r w:rsidR="007369D4">
        <w:rPr>
          <w:rFonts w:ascii="Times New Roman" w:hAnsi="Times New Roman" w:cs="Times New Roman"/>
        </w:rPr>
        <w:t>.</w:t>
      </w:r>
    </w:p>
    <w:p w14:paraId="67699C5E" w14:textId="77777777" w:rsidR="00AD0C46" w:rsidRDefault="00AD0C46" w:rsidP="00A809A3">
      <w:pPr>
        <w:rPr>
          <w:rFonts w:ascii="Times New Roman" w:hAnsi="Times New Roman" w:cs="Times New Roman"/>
          <w:i/>
        </w:rPr>
      </w:pPr>
    </w:p>
    <w:p w14:paraId="23409D88" w14:textId="4E1BA34A" w:rsidR="000F011A" w:rsidRPr="00432F65" w:rsidRDefault="00AF37C0" w:rsidP="00A809A3">
      <w:pPr>
        <w:rPr>
          <w:rFonts w:ascii="Times New Roman" w:hAnsi="Times New Roman" w:cs="Times New Roman"/>
        </w:rPr>
      </w:pPr>
      <w:r>
        <w:rPr>
          <w:rFonts w:ascii="Times New Roman" w:hAnsi="Times New Roman" w:cs="Times New Roman"/>
          <w:i/>
        </w:rPr>
        <w:t>Prediction.</w:t>
      </w:r>
      <w:r w:rsidR="006174FE">
        <w:rPr>
          <w:rFonts w:ascii="Times New Roman" w:hAnsi="Times New Roman" w:cs="Times New Roman"/>
          <w:i/>
        </w:rPr>
        <w:t xml:space="preserve"> </w:t>
      </w:r>
      <w:r w:rsidR="006174FE">
        <w:rPr>
          <w:rFonts w:ascii="Times New Roman" w:hAnsi="Times New Roman" w:cs="Times New Roman"/>
        </w:rPr>
        <w:t>All subjects will tolerate repeated doses of stimulation.</w:t>
      </w:r>
      <w:r w:rsidR="00847825">
        <w:rPr>
          <w:rFonts w:ascii="Times New Roman" w:hAnsi="Times New Roman" w:cs="Times New Roman"/>
        </w:rPr>
        <w:t xml:space="preserve"> </w:t>
      </w:r>
      <w:r w:rsidR="00C30F8E">
        <w:rPr>
          <w:rFonts w:ascii="Times New Roman" w:hAnsi="Times New Roman" w:cs="Times New Roman"/>
        </w:rPr>
        <w:t xml:space="preserve">No participants will experience a worsening of PD symptoms. </w:t>
      </w:r>
      <w:r w:rsidR="006174FE">
        <w:rPr>
          <w:rFonts w:ascii="Times New Roman" w:hAnsi="Times New Roman" w:cs="Times New Roman"/>
        </w:rPr>
        <w:t xml:space="preserve">We will </w:t>
      </w:r>
      <w:r w:rsidR="00AD0C46">
        <w:rPr>
          <w:rFonts w:ascii="Times New Roman" w:hAnsi="Times New Roman" w:cs="Times New Roman"/>
        </w:rPr>
        <w:t>observe</w:t>
      </w:r>
      <w:r w:rsidR="006174FE">
        <w:rPr>
          <w:rFonts w:ascii="Times New Roman" w:hAnsi="Times New Roman" w:cs="Times New Roman"/>
        </w:rPr>
        <w:t xml:space="preserve"> </w:t>
      </w:r>
      <w:r w:rsidR="00AD0C46">
        <w:rPr>
          <w:rFonts w:ascii="Times New Roman" w:hAnsi="Times New Roman" w:cs="Times New Roman"/>
        </w:rPr>
        <w:t xml:space="preserve">some </w:t>
      </w:r>
      <w:r w:rsidR="006174FE">
        <w:rPr>
          <w:rFonts w:ascii="Times New Roman" w:hAnsi="Times New Roman" w:cs="Times New Roman"/>
        </w:rPr>
        <w:t>evidence of cognitive and motor improvements relative to baseline.</w:t>
      </w:r>
    </w:p>
    <w:p w14:paraId="00E82408" w14:textId="77777777" w:rsidR="000F011A" w:rsidRPr="00432F65" w:rsidRDefault="000F011A" w:rsidP="00A809A3">
      <w:pPr>
        <w:rPr>
          <w:rFonts w:ascii="Times New Roman" w:hAnsi="Times New Roman" w:cs="Times New Roman"/>
        </w:rPr>
      </w:pPr>
    </w:p>
    <w:p w14:paraId="64BAEE2B" w14:textId="75232D2B" w:rsidR="00B54E73" w:rsidRPr="005B4E2A" w:rsidRDefault="000F011A" w:rsidP="00A809A3">
      <w:pPr>
        <w:rPr>
          <w:rFonts w:ascii="Times New Roman" w:hAnsi="Times New Roman" w:cs="Times New Roman"/>
          <w:b/>
        </w:rPr>
      </w:pPr>
      <w:r w:rsidRPr="005B4E2A">
        <w:rPr>
          <w:rFonts w:ascii="Times New Roman" w:hAnsi="Times New Roman" w:cs="Times New Roman"/>
          <w:b/>
        </w:rPr>
        <w:t>BUDGET JUSTIFICATION</w:t>
      </w:r>
    </w:p>
    <w:p w14:paraId="3783B54E" w14:textId="5ED05CD1" w:rsidR="000F011A" w:rsidRDefault="00560C9E" w:rsidP="00A809A3">
      <w:pPr>
        <w:rPr>
          <w:rFonts w:ascii="Times New Roman" w:hAnsi="Times New Roman" w:cs="Times New Roman"/>
        </w:rPr>
      </w:pPr>
      <w:r w:rsidRPr="00550F3B">
        <w:rPr>
          <w:rFonts w:ascii="Times New Roman" w:hAnsi="Times New Roman" w:cs="Times New Roman"/>
          <w:i/>
          <w:u w:val="single"/>
        </w:rPr>
        <w:t>Personnel</w:t>
      </w:r>
      <w:r w:rsidR="003725DC" w:rsidRPr="00550F3B">
        <w:rPr>
          <w:rFonts w:ascii="Times New Roman" w:hAnsi="Times New Roman" w:cs="Times New Roman"/>
          <w:i/>
          <w:u w:val="single"/>
        </w:rPr>
        <w:t xml:space="preserve"> ($161,855)</w:t>
      </w:r>
      <w:r w:rsidR="005B4E2A" w:rsidRPr="008E63FC">
        <w:rPr>
          <w:rFonts w:ascii="Times New Roman" w:hAnsi="Times New Roman" w:cs="Times New Roman"/>
          <w:i/>
          <w:u w:val="single"/>
        </w:rPr>
        <w:t>.</w:t>
      </w:r>
      <w:r w:rsidR="005B4E2A">
        <w:rPr>
          <w:rFonts w:ascii="Times New Roman" w:hAnsi="Times New Roman" w:cs="Times New Roman"/>
          <w:i/>
        </w:rPr>
        <w:t xml:space="preserve"> </w:t>
      </w:r>
      <w:r w:rsidR="005B4E2A">
        <w:rPr>
          <w:rFonts w:ascii="Times New Roman" w:hAnsi="Times New Roman" w:cs="Times New Roman"/>
        </w:rPr>
        <w:t xml:space="preserve">All salaries below are based on current salary with 3% inflation/yr and the College standard fringe benefits rate of 30% (exception: 27% for the GRSA). </w:t>
      </w:r>
    </w:p>
    <w:p w14:paraId="15848AD3" w14:textId="7349DE4B" w:rsidR="005B4E2A" w:rsidRDefault="005B4E2A" w:rsidP="008E63FC">
      <w:pPr>
        <w:ind w:left="360"/>
        <w:rPr>
          <w:rFonts w:ascii="Times New Roman" w:hAnsi="Times New Roman" w:cs="Times New Roman"/>
        </w:rPr>
      </w:pPr>
      <w:r w:rsidRPr="00550F3B">
        <w:rPr>
          <w:rFonts w:ascii="Times New Roman" w:hAnsi="Times New Roman" w:cs="Times New Roman"/>
          <w:u w:val="single"/>
        </w:rPr>
        <w:t xml:space="preserve">Taraz Lee </w:t>
      </w:r>
      <w:r>
        <w:rPr>
          <w:rFonts w:ascii="Times New Roman" w:hAnsi="Times New Roman" w:cs="Times New Roman"/>
        </w:rPr>
        <w:t>(PI</w:t>
      </w:r>
      <w:r w:rsidR="008E63FC">
        <w:rPr>
          <w:rFonts w:ascii="Times New Roman" w:hAnsi="Times New Roman" w:cs="Times New Roman"/>
        </w:rPr>
        <w:t>, 1 summer months per year, 33%</w:t>
      </w:r>
      <w:r>
        <w:rPr>
          <w:rFonts w:ascii="Times New Roman" w:hAnsi="Times New Roman" w:cs="Times New Roman"/>
        </w:rPr>
        <w:t>)</w:t>
      </w:r>
      <w:r w:rsidR="008E63FC">
        <w:rPr>
          <w:rFonts w:ascii="Times New Roman" w:hAnsi="Times New Roman" w:cs="Times New Roman"/>
        </w:rPr>
        <w:t xml:space="preserve">. </w:t>
      </w:r>
    </w:p>
    <w:p w14:paraId="18CE8BCF" w14:textId="609F18EA" w:rsidR="005B4E2A" w:rsidRDefault="005B4E2A" w:rsidP="008E63FC">
      <w:pPr>
        <w:ind w:left="360"/>
        <w:rPr>
          <w:rFonts w:ascii="Times New Roman" w:hAnsi="Times New Roman" w:cs="Times New Roman"/>
        </w:rPr>
      </w:pPr>
      <w:r w:rsidRPr="00550F3B">
        <w:rPr>
          <w:rFonts w:ascii="Times New Roman" w:hAnsi="Times New Roman" w:cs="Times New Roman"/>
          <w:u w:val="single"/>
        </w:rPr>
        <w:t xml:space="preserve">Michael Vesia </w:t>
      </w:r>
      <w:r>
        <w:rPr>
          <w:rFonts w:ascii="Times New Roman" w:hAnsi="Times New Roman" w:cs="Times New Roman"/>
        </w:rPr>
        <w:t>(Co-I</w:t>
      </w:r>
      <w:r w:rsidR="008E63FC">
        <w:rPr>
          <w:rFonts w:ascii="Times New Roman" w:hAnsi="Times New Roman" w:cs="Times New Roman"/>
        </w:rPr>
        <w:t>, 0.5 summer month per year, 16.7%</w:t>
      </w:r>
      <w:r>
        <w:rPr>
          <w:rFonts w:ascii="Times New Roman" w:hAnsi="Times New Roman" w:cs="Times New Roman"/>
        </w:rPr>
        <w:t>)</w:t>
      </w:r>
      <w:r w:rsidR="008E63FC">
        <w:rPr>
          <w:rFonts w:ascii="Times New Roman" w:hAnsi="Times New Roman" w:cs="Times New Roman"/>
        </w:rPr>
        <w:t xml:space="preserve">. Dr. Vesia has over a decade of experience in motor control and with the TMS protocols used in this proposal. </w:t>
      </w:r>
    </w:p>
    <w:p w14:paraId="2433CD3C" w14:textId="41974173" w:rsidR="005B4E2A" w:rsidRDefault="005B4E2A" w:rsidP="008E63FC">
      <w:pPr>
        <w:ind w:left="360"/>
        <w:rPr>
          <w:rFonts w:ascii="Times New Roman" w:hAnsi="Times New Roman" w:cs="Times New Roman"/>
        </w:rPr>
      </w:pPr>
      <w:r w:rsidRPr="00550F3B">
        <w:rPr>
          <w:rFonts w:ascii="Times New Roman" w:hAnsi="Times New Roman" w:cs="Times New Roman"/>
          <w:u w:val="single"/>
        </w:rPr>
        <w:t>Roger Albin</w:t>
      </w:r>
      <w:r>
        <w:rPr>
          <w:rFonts w:ascii="Times New Roman" w:hAnsi="Times New Roman" w:cs="Times New Roman"/>
        </w:rPr>
        <w:t xml:space="preserve"> (Co-I</w:t>
      </w:r>
      <w:r w:rsidR="008E63FC">
        <w:rPr>
          <w:rFonts w:ascii="Times New Roman" w:hAnsi="Times New Roman" w:cs="Times New Roman"/>
        </w:rPr>
        <w:t>, 0.3 calendar month per year, 2.5%</w:t>
      </w:r>
      <w:r>
        <w:rPr>
          <w:rFonts w:ascii="Times New Roman" w:hAnsi="Times New Roman" w:cs="Times New Roman"/>
        </w:rPr>
        <w:t>)</w:t>
      </w:r>
      <w:r w:rsidR="008E63FC">
        <w:rPr>
          <w:rFonts w:ascii="Times New Roman" w:hAnsi="Times New Roman" w:cs="Times New Roman"/>
        </w:rPr>
        <w:t>. Dr. Albin is among the world leaders in PD research and is the co-director of the Movement Disorders Clinic where subject recruitment will take place.</w:t>
      </w:r>
      <w:r w:rsidR="008F7E8E">
        <w:rPr>
          <w:rFonts w:ascii="Times New Roman" w:hAnsi="Times New Roman" w:cs="Times New Roman"/>
        </w:rPr>
        <w:t xml:space="preserve"> </w:t>
      </w:r>
      <w:r w:rsidR="008F7E8E">
        <w:rPr>
          <w:rFonts w:ascii="Arial" w:hAnsi="Arial" w:cs="Arial"/>
          <w:color w:val="222222"/>
          <w:shd w:val="clear" w:color="auto" w:fill="FFFFFF"/>
        </w:rPr>
        <w:t xml:space="preserve">Dr. </w:t>
      </w:r>
      <w:r w:rsidR="008F7E8E" w:rsidRPr="008F7E8E">
        <w:rPr>
          <w:rFonts w:ascii="Times New Roman" w:hAnsi="Times New Roman" w:cs="Times New Roman"/>
          <w:color w:val="222222"/>
          <w:shd w:val="clear" w:color="auto" w:fill="FFFFFF"/>
        </w:rPr>
        <w:t>Albin’s effort allocation is divided between the University of Michigan and the Department of Veteran’s Affairs. An MOU governing his effort allocation is on file at the Department of Neurology and the VAAAHS. The effort for this project will come from Dr. Albin’s University of Michigan effort</w:t>
      </w:r>
      <w:r w:rsidR="008F7E8E" w:rsidRPr="008F7E8E">
        <w:rPr>
          <w:rFonts w:ascii="Times New Roman" w:hAnsi="Times New Roman" w:cs="Times New Roman"/>
          <w:color w:val="222222"/>
          <w:shd w:val="clear" w:color="auto" w:fill="FFFFFF"/>
        </w:rPr>
        <w:t>.</w:t>
      </w:r>
    </w:p>
    <w:p w14:paraId="4CC43D3E" w14:textId="1E271E76" w:rsidR="005B4E2A" w:rsidRDefault="005B4E2A" w:rsidP="008E63FC">
      <w:pPr>
        <w:ind w:left="360"/>
        <w:rPr>
          <w:rFonts w:ascii="Times New Roman" w:hAnsi="Times New Roman" w:cs="Times New Roman"/>
        </w:rPr>
      </w:pPr>
      <w:r w:rsidRPr="00550F3B">
        <w:rPr>
          <w:rFonts w:ascii="Times New Roman" w:hAnsi="Times New Roman" w:cs="Times New Roman"/>
          <w:u w:val="single"/>
        </w:rPr>
        <w:t>Research Coordinator</w:t>
      </w:r>
      <w:r w:rsidR="008E63FC" w:rsidRPr="00550F3B">
        <w:rPr>
          <w:rFonts w:ascii="Times New Roman" w:hAnsi="Times New Roman" w:cs="Times New Roman"/>
          <w:u w:val="single"/>
        </w:rPr>
        <w:t xml:space="preserve"> </w:t>
      </w:r>
      <w:r w:rsidR="008E63FC">
        <w:rPr>
          <w:rFonts w:ascii="Times New Roman" w:hAnsi="Times New Roman" w:cs="Times New Roman"/>
        </w:rPr>
        <w:t>(Kacee Pavelka, TBA, ~4 calendar months per year, 45.8%). The research coordinator will manage subject scheduling, team management, and all testing sessions.</w:t>
      </w:r>
    </w:p>
    <w:p w14:paraId="27198857" w14:textId="6A34F1D8" w:rsidR="002A49BC" w:rsidRDefault="005B4E2A" w:rsidP="004E38EE">
      <w:pPr>
        <w:spacing w:after="120"/>
        <w:ind w:left="360"/>
        <w:rPr>
          <w:rFonts w:ascii="Times New Roman" w:hAnsi="Times New Roman" w:cs="Times New Roman"/>
        </w:rPr>
      </w:pPr>
      <w:r w:rsidRPr="00550F3B">
        <w:rPr>
          <w:rFonts w:ascii="Times New Roman" w:hAnsi="Times New Roman" w:cs="Times New Roman"/>
          <w:u w:val="single"/>
        </w:rPr>
        <w:t>GRSA</w:t>
      </w:r>
      <w:r w:rsidR="008E63FC" w:rsidRPr="00550F3B">
        <w:rPr>
          <w:rFonts w:ascii="Times New Roman" w:hAnsi="Times New Roman" w:cs="Times New Roman"/>
          <w:u w:val="single"/>
        </w:rPr>
        <w:t xml:space="preserve"> </w:t>
      </w:r>
      <w:r w:rsidR="008E63FC">
        <w:rPr>
          <w:rFonts w:ascii="Times New Roman" w:hAnsi="Times New Roman" w:cs="Times New Roman"/>
        </w:rPr>
        <w:t>(TBA, 2 calendar months per year). A graduate student will aid in fMRI and other analyses.</w:t>
      </w:r>
    </w:p>
    <w:p w14:paraId="686C0158" w14:textId="55225928" w:rsidR="002A49BC" w:rsidRDefault="005B4E2A" w:rsidP="004E38EE">
      <w:pPr>
        <w:spacing w:after="120"/>
        <w:rPr>
          <w:rFonts w:ascii="Times New Roman" w:hAnsi="Times New Roman" w:cs="Times New Roman"/>
        </w:rPr>
      </w:pPr>
      <w:r w:rsidRPr="00550F3B">
        <w:rPr>
          <w:rFonts w:ascii="Times New Roman" w:hAnsi="Times New Roman" w:cs="Times New Roman"/>
          <w:i/>
          <w:u w:val="single"/>
        </w:rPr>
        <w:t>fMRI</w:t>
      </w:r>
      <w:r w:rsidR="00560C9E" w:rsidRPr="00550F3B">
        <w:rPr>
          <w:rFonts w:ascii="Times New Roman" w:hAnsi="Times New Roman" w:cs="Times New Roman"/>
          <w:i/>
          <w:u w:val="single"/>
        </w:rPr>
        <w:t xml:space="preserve"> costs</w:t>
      </w:r>
      <w:r w:rsidR="003725DC" w:rsidRPr="00550F3B">
        <w:rPr>
          <w:rFonts w:ascii="Times New Roman" w:hAnsi="Times New Roman" w:cs="Times New Roman"/>
          <w:i/>
          <w:u w:val="single"/>
        </w:rPr>
        <w:t xml:space="preserve"> ($</w:t>
      </w:r>
      <w:r w:rsidR="00CE2C9C" w:rsidRPr="00550F3B">
        <w:rPr>
          <w:rFonts w:ascii="Times New Roman" w:hAnsi="Times New Roman" w:cs="Times New Roman"/>
          <w:i/>
          <w:u w:val="single"/>
        </w:rPr>
        <w:t>77,138)</w:t>
      </w:r>
      <w:r w:rsidRPr="00550F3B">
        <w:rPr>
          <w:rFonts w:ascii="Times New Roman" w:hAnsi="Times New Roman" w:cs="Times New Roman"/>
          <w:i/>
          <w:u w:val="single"/>
        </w:rPr>
        <w:t>.</w:t>
      </w:r>
      <w:r>
        <w:rPr>
          <w:rFonts w:ascii="Times New Roman" w:hAnsi="Times New Roman" w:cs="Times New Roman"/>
        </w:rPr>
        <w:t xml:space="preserve"> 125 hours of scans (32 hrs in yr 1, 68 hrs in yr 2, 25 hrs in yr 3) at $600/hr (3% inflation)</w:t>
      </w:r>
    </w:p>
    <w:p w14:paraId="1CF91BBA" w14:textId="665B7028" w:rsidR="00560C9E" w:rsidRDefault="00560C9E" w:rsidP="004E38EE">
      <w:pPr>
        <w:spacing w:after="120"/>
        <w:rPr>
          <w:rFonts w:ascii="Times New Roman" w:hAnsi="Times New Roman" w:cs="Times New Roman"/>
        </w:rPr>
      </w:pPr>
      <w:r w:rsidRPr="00550F3B">
        <w:rPr>
          <w:rFonts w:ascii="Times New Roman" w:hAnsi="Times New Roman" w:cs="Times New Roman"/>
          <w:i/>
          <w:u w:val="single"/>
        </w:rPr>
        <w:t>Subject payment</w:t>
      </w:r>
      <w:r w:rsidR="005B4E2A" w:rsidRPr="00550F3B">
        <w:rPr>
          <w:rFonts w:ascii="Times New Roman" w:hAnsi="Times New Roman" w:cs="Times New Roman"/>
          <w:i/>
          <w:u w:val="single"/>
        </w:rPr>
        <w:t xml:space="preserve"> ($15</w:t>
      </w:r>
      <w:r w:rsidR="00CE2C9C" w:rsidRPr="00550F3B">
        <w:rPr>
          <w:rFonts w:ascii="Times New Roman" w:hAnsi="Times New Roman" w:cs="Times New Roman"/>
          <w:i/>
          <w:u w:val="single"/>
        </w:rPr>
        <w:t>,</w:t>
      </w:r>
      <w:r w:rsidR="005B4E2A" w:rsidRPr="00550F3B">
        <w:rPr>
          <w:rFonts w:ascii="Times New Roman" w:hAnsi="Times New Roman" w:cs="Times New Roman"/>
          <w:i/>
          <w:u w:val="single"/>
        </w:rPr>
        <w:t>000)</w:t>
      </w:r>
      <w:r w:rsidR="005B4E2A" w:rsidRPr="00550F3B">
        <w:rPr>
          <w:rFonts w:ascii="Times New Roman" w:hAnsi="Times New Roman" w:cs="Times New Roman"/>
          <w:i/>
        </w:rPr>
        <w:t>.</w:t>
      </w:r>
      <w:r w:rsidR="005B4E2A">
        <w:rPr>
          <w:rFonts w:ascii="Times New Roman" w:hAnsi="Times New Roman" w:cs="Times New Roman"/>
          <w:i/>
        </w:rPr>
        <w:t xml:space="preserve"> </w:t>
      </w:r>
      <w:r w:rsidR="005B4E2A" w:rsidRPr="005B4E2A">
        <w:rPr>
          <w:rFonts w:ascii="Times New Roman" w:hAnsi="Times New Roman" w:cs="Times New Roman"/>
        </w:rPr>
        <w:t>$500/subject for 30 subjects.</w:t>
      </w:r>
      <w:r w:rsidR="00847825">
        <w:rPr>
          <w:rFonts w:ascii="Times New Roman" w:hAnsi="Times New Roman" w:cs="Times New Roman"/>
        </w:rPr>
        <w:t xml:space="preserve"> </w:t>
      </w:r>
      <w:r w:rsidR="005B4E2A" w:rsidRPr="005B4E2A">
        <w:rPr>
          <w:rFonts w:ascii="Times New Roman" w:hAnsi="Times New Roman" w:cs="Times New Roman"/>
        </w:rPr>
        <w:t xml:space="preserve">These funds </w:t>
      </w:r>
      <w:r w:rsidR="005B4E2A">
        <w:rPr>
          <w:rFonts w:ascii="Times New Roman" w:hAnsi="Times New Roman" w:cs="Times New Roman"/>
        </w:rPr>
        <w:t>will cover 5+ sessions, travel compensation, and a completion bonus.</w:t>
      </w:r>
    </w:p>
    <w:p w14:paraId="6C716A89" w14:textId="0560F32B" w:rsidR="00560C9E" w:rsidRDefault="00560C9E" w:rsidP="004E38EE">
      <w:pPr>
        <w:spacing w:after="120"/>
        <w:rPr>
          <w:rFonts w:ascii="Times New Roman" w:hAnsi="Times New Roman" w:cs="Times New Roman"/>
        </w:rPr>
      </w:pPr>
      <w:r w:rsidRPr="00550F3B">
        <w:rPr>
          <w:rFonts w:ascii="Times New Roman" w:hAnsi="Times New Roman" w:cs="Times New Roman"/>
          <w:i/>
          <w:u w:val="single"/>
        </w:rPr>
        <w:t>TMS coil</w:t>
      </w:r>
      <w:r w:rsidR="005B4E2A" w:rsidRPr="00550F3B">
        <w:rPr>
          <w:rFonts w:ascii="Times New Roman" w:hAnsi="Times New Roman" w:cs="Times New Roman"/>
          <w:i/>
          <w:u w:val="single"/>
        </w:rPr>
        <w:t xml:space="preserve"> ($7</w:t>
      </w:r>
      <w:r w:rsidR="00CE2C9C" w:rsidRPr="00550F3B">
        <w:rPr>
          <w:rFonts w:ascii="Times New Roman" w:hAnsi="Times New Roman" w:cs="Times New Roman"/>
          <w:i/>
          <w:u w:val="single"/>
        </w:rPr>
        <w:t>,</w:t>
      </w:r>
      <w:r w:rsidR="005B4E2A" w:rsidRPr="00550F3B">
        <w:rPr>
          <w:rFonts w:ascii="Times New Roman" w:hAnsi="Times New Roman" w:cs="Times New Roman"/>
          <w:i/>
          <w:u w:val="single"/>
        </w:rPr>
        <w:t>700).</w:t>
      </w:r>
      <w:r w:rsidR="005B4E2A">
        <w:rPr>
          <w:rFonts w:ascii="Times New Roman" w:hAnsi="Times New Roman" w:cs="Times New Roman"/>
          <w:i/>
        </w:rPr>
        <w:t xml:space="preserve"> </w:t>
      </w:r>
      <w:r w:rsidR="005B4E2A" w:rsidRPr="005B4E2A">
        <w:rPr>
          <w:rFonts w:ascii="Times New Roman" w:hAnsi="Times New Roman" w:cs="Times New Roman"/>
        </w:rPr>
        <w:t>TMS coils can only effectively administer a certain number of pulses before degradation.</w:t>
      </w:r>
      <w:r w:rsidR="00847825">
        <w:rPr>
          <w:rFonts w:ascii="Times New Roman" w:hAnsi="Times New Roman" w:cs="Times New Roman"/>
        </w:rPr>
        <w:t xml:space="preserve"> </w:t>
      </w:r>
      <w:r w:rsidR="005B4E2A" w:rsidRPr="005B4E2A">
        <w:rPr>
          <w:rFonts w:ascii="Times New Roman" w:hAnsi="Times New Roman" w:cs="Times New Roman"/>
        </w:rPr>
        <w:t>We anticipate we will need to replace the coil during the course of the proposed projects.</w:t>
      </w:r>
    </w:p>
    <w:p w14:paraId="117E6B27" w14:textId="2A4F7EC0" w:rsidR="00560C9E" w:rsidRDefault="00560C9E" w:rsidP="004E38EE">
      <w:pPr>
        <w:spacing w:after="120"/>
        <w:rPr>
          <w:rFonts w:ascii="Times New Roman" w:hAnsi="Times New Roman" w:cs="Times New Roman"/>
        </w:rPr>
      </w:pPr>
      <w:r w:rsidRPr="00550F3B">
        <w:rPr>
          <w:rFonts w:ascii="Times New Roman" w:hAnsi="Times New Roman" w:cs="Times New Roman"/>
          <w:i/>
          <w:u w:val="single"/>
        </w:rPr>
        <w:t>Computing costs</w:t>
      </w:r>
      <w:r w:rsidR="005B4E2A" w:rsidRPr="00550F3B">
        <w:rPr>
          <w:rFonts w:ascii="Times New Roman" w:hAnsi="Times New Roman" w:cs="Times New Roman"/>
          <w:i/>
          <w:u w:val="single"/>
        </w:rPr>
        <w:t xml:space="preserve"> ($5</w:t>
      </w:r>
      <w:r w:rsidR="00CE2C9C" w:rsidRPr="00550F3B">
        <w:rPr>
          <w:rFonts w:ascii="Times New Roman" w:hAnsi="Times New Roman" w:cs="Times New Roman"/>
          <w:i/>
          <w:u w:val="single"/>
        </w:rPr>
        <w:t>,</w:t>
      </w:r>
      <w:r w:rsidR="005B4E2A" w:rsidRPr="00550F3B">
        <w:rPr>
          <w:rFonts w:ascii="Times New Roman" w:hAnsi="Times New Roman" w:cs="Times New Roman"/>
          <w:i/>
          <w:u w:val="single"/>
        </w:rPr>
        <w:t>000).</w:t>
      </w:r>
      <w:r w:rsidR="005B4E2A">
        <w:rPr>
          <w:rFonts w:ascii="Times New Roman" w:hAnsi="Times New Roman" w:cs="Times New Roman"/>
        </w:rPr>
        <w:t xml:space="preserve"> fMRI data will be analyzed using UM’s high performance computing cluster</w:t>
      </w:r>
      <w:r w:rsidR="003725DC">
        <w:rPr>
          <w:rFonts w:ascii="Times New Roman" w:hAnsi="Times New Roman" w:cs="Times New Roman"/>
        </w:rPr>
        <w:t xml:space="preserve"> and stored in secure cloud storage.</w:t>
      </w:r>
    </w:p>
    <w:p w14:paraId="2250DEF6" w14:textId="06C4DF3F" w:rsidR="009E79BB" w:rsidRPr="00097B63" w:rsidRDefault="00560C9E" w:rsidP="004E38EE">
      <w:pPr>
        <w:spacing w:after="120"/>
        <w:rPr>
          <w:rFonts w:ascii="Times New Roman" w:hAnsi="Times New Roman" w:cs="Times New Roman"/>
        </w:rPr>
      </w:pPr>
      <w:r w:rsidRPr="00550F3B">
        <w:rPr>
          <w:rFonts w:ascii="Times New Roman" w:hAnsi="Times New Roman" w:cs="Times New Roman"/>
          <w:i/>
          <w:u w:val="single"/>
        </w:rPr>
        <w:t>Publication cost</w:t>
      </w:r>
      <w:r w:rsidR="005B4E2A" w:rsidRPr="00550F3B">
        <w:rPr>
          <w:rFonts w:ascii="Times New Roman" w:hAnsi="Times New Roman" w:cs="Times New Roman"/>
          <w:i/>
          <w:u w:val="single"/>
        </w:rPr>
        <w:t>s ($6</w:t>
      </w:r>
      <w:r w:rsidR="00CE2C9C" w:rsidRPr="00550F3B">
        <w:rPr>
          <w:rFonts w:ascii="Times New Roman" w:hAnsi="Times New Roman" w:cs="Times New Roman"/>
          <w:i/>
          <w:u w:val="single"/>
        </w:rPr>
        <w:t>,</w:t>
      </w:r>
      <w:r w:rsidR="005B4E2A" w:rsidRPr="00550F3B">
        <w:rPr>
          <w:rFonts w:ascii="Times New Roman" w:hAnsi="Times New Roman" w:cs="Times New Roman"/>
          <w:i/>
          <w:u w:val="single"/>
        </w:rPr>
        <w:t>000).</w:t>
      </w:r>
      <w:r w:rsidR="005B4E2A">
        <w:rPr>
          <w:rFonts w:ascii="Times New Roman" w:hAnsi="Times New Roman" w:cs="Times New Roman"/>
        </w:rPr>
        <w:t xml:space="preserve"> We anticipate publishing two manuscripts in </w:t>
      </w:r>
      <w:r w:rsidR="00CE2C9C">
        <w:rPr>
          <w:rFonts w:ascii="Times New Roman" w:hAnsi="Times New Roman" w:cs="Times New Roman"/>
        </w:rPr>
        <w:t>year 3</w:t>
      </w:r>
      <w:r w:rsidR="005B4E2A">
        <w:rPr>
          <w:rFonts w:ascii="Times New Roman" w:hAnsi="Times New Roman" w:cs="Times New Roman"/>
        </w:rPr>
        <w:t xml:space="preserve"> of the project ($3000 each)</w:t>
      </w:r>
      <w:r w:rsidR="005B4E2A">
        <w:rPr>
          <w:rFonts w:ascii="Times New Roman" w:hAnsi="Times New Roman" w:cs="Times New Roman"/>
          <w:i/>
        </w:rPr>
        <w:t xml:space="preserve"> </w:t>
      </w:r>
    </w:p>
    <w:sectPr w:rsidR="009E79BB" w:rsidRPr="00097B63" w:rsidSect="00A809A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B4D4C7" w14:textId="77777777" w:rsidR="009805E3" w:rsidRDefault="009805E3" w:rsidP="00005970">
      <w:r>
        <w:separator/>
      </w:r>
    </w:p>
  </w:endnote>
  <w:endnote w:type="continuationSeparator" w:id="0">
    <w:p w14:paraId="7F2A99F3" w14:textId="77777777" w:rsidR="009805E3" w:rsidRDefault="009805E3" w:rsidP="00005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6D68EB" w14:textId="77777777" w:rsidR="009805E3" w:rsidRDefault="009805E3" w:rsidP="00005970">
      <w:r>
        <w:separator/>
      </w:r>
    </w:p>
  </w:footnote>
  <w:footnote w:type="continuationSeparator" w:id="0">
    <w:p w14:paraId="59E9ABDA" w14:textId="77777777" w:rsidR="009805E3" w:rsidRDefault="009805E3" w:rsidP="000059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A3238"/>
    <w:multiLevelType w:val="multilevel"/>
    <w:tmpl w:val="937EB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FA38BB"/>
    <w:multiLevelType w:val="multilevel"/>
    <w:tmpl w:val="2DE61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3E13DF"/>
    <w:multiLevelType w:val="multilevel"/>
    <w:tmpl w:val="2C02C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A93CEE"/>
    <w:multiLevelType w:val="multilevel"/>
    <w:tmpl w:val="55B45F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F24B69"/>
    <w:multiLevelType w:val="multilevel"/>
    <w:tmpl w:val="777C5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610185"/>
    <w:multiLevelType w:val="hybridMultilevel"/>
    <w:tmpl w:val="B6A09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9001A"/>
    <w:multiLevelType w:val="hybridMultilevel"/>
    <w:tmpl w:val="9CAA8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E42DF2"/>
    <w:multiLevelType w:val="multilevel"/>
    <w:tmpl w:val="C144C3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7"/>
    <w:lvlOverride w:ilvl="1">
      <w:lvl w:ilvl="1">
        <w:numFmt w:val="lowerLetter"/>
        <w:lvlText w:val="%2."/>
        <w:lvlJc w:val="left"/>
      </w:lvl>
    </w:lvlOverride>
  </w:num>
  <w:num w:numId="3">
    <w:abstractNumId w:val="4"/>
  </w:num>
  <w:num w:numId="4">
    <w:abstractNumId w:val="0"/>
  </w:num>
  <w:num w:numId="5">
    <w:abstractNumId w:val="1"/>
  </w:num>
  <w:num w:numId="6">
    <w:abstractNumId w:val="3"/>
  </w:num>
  <w:num w:numId="7">
    <w:abstractNumId w:val="2"/>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xtDAwNTc1MzczsTBS0lEKTi0uzszPAykwNKgFAPb/cOAtAAAA"/>
  </w:docVars>
  <w:rsids>
    <w:rsidRoot w:val="00B42BEF"/>
    <w:rsid w:val="00002235"/>
    <w:rsid w:val="000057EB"/>
    <w:rsid w:val="00005970"/>
    <w:rsid w:val="00011EDE"/>
    <w:rsid w:val="00023E04"/>
    <w:rsid w:val="000958CC"/>
    <w:rsid w:val="000960EE"/>
    <w:rsid w:val="00097B63"/>
    <w:rsid w:val="000C3762"/>
    <w:rsid w:val="000E71EE"/>
    <w:rsid w:val="000F011A"/>
    <w:rsid w:val="001A12A2"/>
    <w:rsid w:val="001C015A"/>
    <w:rsid w:val="001E72CB"/>
    <w:rsid w:val="001F258E"/>
    <w:rsid w:val="001F28FB"/>
    <w:rsid w:val="0024624F"/>
    <w:rsid w:val="0025155A"/>
    <w:rsid w:val="002526F5"/>
    <w:rsid w:val="00267932"/>
    <w:rsid w:val="00280641"/>
    <w:rsid w:val="002864BD"/>
    <w:rsid w:val="002A49BC"/>
    <w:rsid w:val="002E7006"/>
    <w:rsid w:val="002F2621"/>
    <w:rsid w:val="00302F05"/>
    <w:rsid w:val="00332760"/>
    <w:rsid w:val="00372043"/>
    <w:rsid w:val="003725DC"/>
    <w:rsid w:val="003729D8"/>
    <w:rsid w:val="003A260F"/>
    <w:rsid w:val="003B7BA0"/>
    <w:rsid w:val="003E31B6"/>
    <w:rsid w:val="00432F65"/>
    <w:rsid w:val="0043533A"/>
    <w:rsid w:val="00442197"/>
    <w:rsid w:val="00464A60"/>
    <w:rsid w:val="00483AE4"/>
    <w:rsid w:val="004A3B33"/>
    <w:rsid w:val="004B71D8"/>
    <w:rsid w:val="004C0223"/>
    <w:rsid w:val="004D3248"/>
    <w:rsid w:val="004D439D"/>
    <w:rsid w:val="004D7BE8"/>
    <w:rsid w:val="004E38EE"/>
    <w:rsid w:val="00520815"/>
    <w:rsid w:val="00541FF4"/>
    <w:rsid w:val="00546464"/>
    <w:rsid w:val="00550F3B"/>
    <w:rsid w:val="005520A8"/>
    <w:rsid w:val="0055420B"/>
    <w:rsid w:val="00560C9E"/>
    <w:rsid w:val="005B4E2A"/>
    <w:rsid w:val="005B7011"/>
    <w:rsid w:val="005C630E"/>
    <w:rsid w:val="00605573"/>
    <w:rsid w:val="00616DE7"/>
    <w:rsid w:val="006174FE"/>
    <w:rsid w:val="006244B7"/>
    <w:rsid w:val="00642223"/>
    <w:rsid w:val="006569DE"/>
    <w:rsid w:val="00663B04"/>
    <w:rsid w:val="0068506A"/>
    <w:rsid w:val="006B2314"/>
    <w:rsid w:val="007175A0"/>
    <w:rsid w:val="00723A60"/>
    <w:rsid w:val="007369D4"/>
    <w:rsid w:val="00761DC6"/>
    <w:rsid w:val="00766F9A"/>
    <w:rsid w:val="00767CD6"/>
    <w:rsid w:val="00771718"/>
    <w:rsid w:val="007B63F6"/>
    <w:rsid w:val="007E7A73"/>
    <w:rsid w:val="00803174"/>
    <w:rsid w:val="00847825"/>
    <w:rsid w:val="00861BF2"/>
    <w:rsid w:val="00871639"/>
    <w:rsid w:val="008A1115"/>
    <w:rsid w:val="008E63FC"/>
    <w:rsid w:val="008F7E8E"/>
    <w:rsid w:val="00910072"/>
    <w:rsid w:val="00924C2B"/>
    <w:rsid w:val="00935288"/>
    <w:rsid w:val="009434D9"/>
    <w:rsid w:val="009473F7"/>
    <w:rsid w:val="00976F60"/>
    <w:rsid w:val="009805E3"/>
    <w:rsid w:val="00986BBB"/>
    <w:rsid w:val="009A4BFC"/>
    <w:rsid w:val="009E79BB"/>
    <w:rsid w:val="00A43E22"/>
    <w:rsid w:val="00A55D82"/>
    <w:rsid w:val="00A809A3"/>
    <w:rsid w:val="00A87472"/>
    <w:rsid w:val="00AD0C46"/>
    <w:rsid w:val="00AD353A"/>
    <w:rsid w:val="00AF37C0"/>
    <w:rsid w:val="00AF5426"/>
    <w:rsid w:val="00B04B20"/>
    <w:rsid w:val="00B2193D"/>
    <w:rsid w:val="00B42BEF"/>
    <w:rsid w:val="00B53361"/>
    <w:rsid w:val="00B54E73"/>
    <w:rsid w:val="00B80B31"/>
    <w:rsid w:val="00BE7FBD"/>
    <w:rsid w:val="00C035F0"/>
    <w:rsid w:val="00C30F8E"/>
    <w:rsid w:val="00C35FD8"/>
    <w:rsid w:val="00C837F3"/>
    <w:rsid w:val="00CD1D82"/>
    <w:rsid w:val="00CE2C9C"/>
    <w:rsid w:val="00CF07DE"/>
    <w:rsid w:val="00E0267F"/>
    <w:rsid w:val="00E02DE7"/>
    <w:rsid w:val="00E170E5"/>
    <w:rsid w:val="00E637C3"/>
    <w:rsid w:val="00E97651"/>
    <w:rsid w:val="00EA07D9"/>
    <w:rsid w:val="00EB0219"/>
    <w:rsid w:val="00EB12B0"/>
    <w:rsid w:val="00F33EAB"/>
    <w:rsid w:val="00F35C83"/>
    <w:rsid w:val="00F533C5"/>
    <w:rsid w:val="00F65A69"/>
    <w:rsid w:val="00F77313"/>
    <w:rsid w:val="00F80AD3"/>
    <w:rsid w:val="00FB4A14"/>
    <w:rsid w:val="00FF7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DED68"/>
  <w15:docId w15:val="{14754232-1DFD-40B1-ADFD-FA1F424DB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2BEF"/>
    <w:pPr>
      <w:spacing w:after="0" w:line="240" w:lineRule="auto"/>
    </w:pPr>
    <w:rPr>
      <w:rFonts w:asciiTheme="minorHAnsi" w:hAnsiTheme="minorHAnsi" w:cstheme="min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C630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546464"/>
    <w:rPr>
      <w:rFonts w:ascii="Tahoma" w:hAnsi="Tahoma" w:cs="Tahoma"/>
      <w:sz w:val="16"/>
      <w:szCs w:val="16"/>
    </w:rPr>
  </w:style>
  <w:style w:type="character" w:customStyle="1" w:styleId="BalloonTextChar">
    <w:name w:val="Balloon Text Char"/>
    <w:basedOn w:val="DefaultParagraphFont"/>
    <w:link w:val="BalloonText"/>
    <w:uiPriority w:val="99"/>
    <w:semiHidden/>
    <w:rsid w:val="00546464"/>
    <w:rPr>
      <w:rFonts w:ascii="Tahoma" w:hAnsi="Tahoma" w:cs="Tahoma"/>
      <w:sz w:val="16"/>
      <w:szCs w:val="16"/>
    </w:rPr>
  </w:style>
  <w:style w:type="paragraph" w:styleId="ListParagraph">
    <w:name w:val="List Paragraph"/>
    <w:basedOn w:val="Normal"/>
    <w:uiPriority w:val="34"/>
    <w:qFormat/>
    <w:rsid w:val="00546464"/>
    <w:pPr>
      <w:ind w:left="720"/>
      <w:contextualSpacing/>
    </w:pPr>
  </w:style>
  <w:style w:type="character" w:styleId="CommentReference">
    <w:name w:val="annotation reference"/>
    <w:basedOn w:val="DefaultParagraphFont"/>
    <w:uiPriority w:val="99"/>
    <w:semiHidden/>
    <w:unhideWhenUsed/>
    <w:rsid w:val="00B04B20"/>
    <w:rPr>
      <w:sz w:val="16"/>
      <w:szCs w:val="16"/>
    </w:rPr>
  </w:style>
  <w:style w:type="paragraph" w:styleId="CommentText">
    <w:name w:val="annotation text"/>
    <w:basedOn w:val="Normal"/>
    <w:link w:val="CommentTextChar"/>
    <w:uiPriority w:val="99"/>
    <w:semiHidden/>
    <w:unhideWhenUsed/>
    <w:rsid w:val="00B04B20"/>
    <w:rPr>
      <w:sz w:val="20"/>
      <w:szCs w:val="20"/>
    </w:rPr>
  </w:style>
  <w:style w:type="character" w:customStyle="1" w:styleId="CommentTextChar">
    <w:name w:val="Comment Text Char"/>
    <w:basedOn w:val="DefaultParagraphFont"/>
    <w:link w:val="CommentText"/>
    <w:uiPriority w:val="99"/>
    <w:semiHidden/>
    <w:rsid w:val="00B04B20"/>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B04B20"/>
    <w:rPr>
      <w:b/>
      <w:bCs/>
    </w:rPr>
  </w:style>
  <w:style w:type="character" w:customStyle="1" w:styleId="CommentSubjectChar">
    <w:name w:val="Comment Subject Char"/>
    <w:basedOn w:val="CommentTextChar"/>
    <w:link w:val="CommentSubject"/>
    <w:uiPriority w:val="99"/>
    <w:semiHidden/>
    <w:rsid w:val="00B04B20"/>
    <w:rPr>
      <w:rFonts w:asciiTheme="minorHAnsi" w:hAnsiTheme="minorHAnsi" w:cstheme="minorBidi"/>
      <w:b/>
      <w:bCs/>
      <w:sz w:val="20"/>
      <w:szCs w:val="20"/>
    </w:rPr>
  </w:style>
  <w:style w:type="character" w:styleId="PlaceholderText">
    <w:name w:val="Placeholder Text"/>
    <w:basedOn w:val="DefaultParagraphFont"/>
    <w:uiPriority w:val="99"/>
    <w:semiHidden/>
    <w:rsid w:val="00F80AD3"/>
    <w:rPr>
      <w:color w:val="808080"/>
    </w:rPr>
  </w:style>
  <w:style w:type="paragraph" w:styleId="FootnoteText">
    <w:name w:val="footnote text"/>
    <w:basedOn w:val="Normal"/>
    <w:link w:val="FootnoteTextChar"/>
    <w:uiPriority w:val="99"/>
    <w:semiHidden/>
    <w:unhideWhenUsed/>
    <w:rsid w:val="00005970"/>
    <w:rPr>
      <w:sz w:val="20"/>
      <w:szCs w:val="20"/>
    </w:rPr>
  </w:style>
  <w:style w:type="character" w:customStyle="1" w:styleId="FootnoteTextChar">
    <w:name w:val="Footnote Text Char"/>
    <w:basedOn w:val="DefaultParagraphFont"/>
    <w:link w:val="FootnoteText"/>
    <w:uiPriority w:val="99"/>
    <w:semiHidden/>
    <w:rsid w:val="00005970"/>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005970"/>
    <w:rPr>
      <w:vertAlign w:val="superscript"/>
    </w:rPr>
  </w:style>
  <w:style w:type="paragraph" w:styleId="Bibliography">
    <w:name w:val="Bibliography"/>
    <w:basedOn w:val="Normal"/>
    <w:next w:val="Normal"/>
    <w:uiPriority w:val="37"/>
    <w:unhideWhenUsed/>
    <w:rsid w:val="00FB4A14"/>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789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6</Pages>
  <Words>10963</Words>
  <Characters>67537</Characters>
  <Application>Microsoft Office Word</Application>
  <DocSecurity>0</DocSecurity>
  <Lines>900</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7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Taraz</dc:creator>
  <cp:keywords/>
  <dc:description/>
  <cp:lastModifiedBy>Lee, Taraz</cp:lastModifiedBy>
  <cp:revision>7</cp:revision>
  <dcterms:created xsi:type="dcterms:W3CDTF">2021-02-17T14:36:00Z</dcterms:created>
  <dcterms:modified xsi:type="dcterms:W3CDTF">2021-02-1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nUKkL3yn"/&gt;&lt;style id="http://www.zotero.org/styles/nature" hasBibliography="1" bibliographyStyleHasBeenSet="1"/&gt;&lt;prefs&gt;&lt;pref name="fieldType" value="Field"/&gt;&lt;/prefs&gt;&lt;/data&gt;</vt:lpwstr>
  </property>
</Properties>
</file>